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A7663" w14:textId="7D6BB3D7" w:rsidR="00DA271F" w:rsidRDefault="005B509E" w:rsidP="002659AE">
      <w:pPr>
        <w:spacing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SAVI</w:t>
      </w:r>
      <w:r w:rsidR="0051459D" w:rsidRPr="0051459D">
        <w:rPr>
          <w:rFonts w:ascii="Times New Roman" w:hAnsi="Times New Roman" w:cs="Times New Roman"/>
          <w:b/>
          <w:bCs/>
          <w:sz w:val="28"/>
          <w:szCs w:val="28"/>
        </w:rPr>
        <w:t>Bot</w:t>
      </w:r>
      <w:proofErr w:type="spellEnd"/>
      <w:r w:rsidR="0051459D" w:rsidRPr="0051459D">
        <w:rPr>
          <w:rFonts w:ascii="Times New Roman" w:hAnsi="Times New Roman" w:cs="Times New Roman"/>
          <w:b/>
          <w:bCs/>
          <w:sz w:val="28"/>
          <w:szCs w:val="28"/>
        </w:rPr>
        <w:t xml:space="preserve"> : </w:t>
      </w:r>
      <w:r w:rsidR="0051459D" w:rsidRPr="0051459D">
        <w:rPr>
          <w:rFonts w:ascii="Times New Roman" w:hAnsi="Times New Roman" w:cs="Times New Roman"/>
          <w:b/>
          <w:bCs/>
          <w:i/>
          <w:iCs/>
          <w:sz w:val="28"/>
          <w:szCs w:val="28"/>
        </w:rPr>
        <w:t xml:space="preserve">Virtual </w:t>
      </w:r>
      <w:proofErr w:type="spellStart"/>
      <w:r w:rsidR="0051459D" w:rsidRPr="0051459D">
        <w:rPr>
          <w:rFonts w:ascii="Times New Roman" w:hAnsi="Times New Roman" w:cs="Times New Roman"/>
          <w:b/>
          <w:bCs/>
          <w:i/>
          <w:iCs/>
          <w:sz w:val="28"/>
          <w:szCs w:val="28"/>
        </w:rPr>
        <w:t>Assitant</w:t>
      </w:r>
      <w:proofErr w:type="spellEnd"/>
      <w:r w:rsidR="0051459D" w:rsidRPr="0051459D">
        <w:rPr>
          <w:rFonts w:ascii="Times New Roman" w:hAnsi="Times New Roman" w:cs="Times New Roman"/>
          <w:b/>
          <w:bCs/>
          <w:i/>
          <w:iCs/>
          <w:sz w:val="28"/>
          <w:szCs w:val="28"/>
        </w:rPr>
        <w:t xml:space="preserve"> Bot</w:t>
      </w:r>
      <w:r w:rsidR="0051459D" w:rsidRPr="0051459D">
        <w:rPr>
          <w:rFonts w:ascii="Times New Roman" w:hAnsi="Times New Roman" w:cs="Times New Roman"/>
          <w:b/>
          <w:bCs/>
          <w:sz w:val="28"/>
          <w:szCs w:val="28"/>
        </w:rPr>
        <w:t xml:space="preserve"> untuk </w:t>
      </w:r>
      <w:r w:rsidR="00DA271F">
        <w:rPr>
          <w:rFonts w:ascii="Times New Roman" w:hAnsi="Times New Roman" w:cs="Times New Roman"/>
          <w:b/>
          <w:bCs/>
          <w:sz w:val="28"/>
          <w:szCs w:val="28"/>
        </w:rPr>
        <w:t>Interaksi dan Kendali Wahana Cerdas</w:t>
      </w:r>
      <w:r w:rsidR="0028491D">
        <w:rPr>
          <w:rFonts w:ascii="Times New Roman" w:hAnsi="Times New Roman" w:cs="Times New Roman"/>
          <w:b/>
          <w:bCs/>
          <w:sz w:val="28"/>
          <w:szCs w:val="28"/>
        </w:rPr>
        <w:t xml:space="preserve"> </w:t>
      </w:r>
      <w:r w:rsidR="00204EF8" w:rsidRPr="00204EF8">
        <w:rPr>
          <w:rFonts w:ascii="Times New Roman" w:hAnsi="Times New Roman" w:cs="Times New Roman"/>
          <w:b/>
          <w:bCs/>
          <w:sz w:val="28"/>
          <w:szCs w:val="28"/>
        </w:rPr>
        <w:t xml:space="preserve">menggunakan Algoritme </w:t>
      </w:r>
      <w:proofErr w:type="spellStart"/>
      <w:r w:rsidR="00204EF8" w:rsidRPr="00204EF8">
        <w:rPr>
          <w:rFonts w:ascii="Times New Roman" w:hAnsi="Times New Roman" w:cs="Times New Roman"/>
          <w:b/>
          <w:bCs/>
          <w:i/>
          <w:iCs/>
          <w:sz w:val="28"/>
          <w:szCs w:val="28"/>
        </w:rPr>
        <w:t>Bidirectional</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Encoder</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Representation</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from</w:t>
      </w:r>
      <w:proofErr w:type="spellEnd"/>
      <w:r w:rsidR="00204EF8" w:rsidRPr="00204EF8">
        <w:rPr>
          <w:rFonts w:ascii="Times New Roman" w:hAnsi="Times New Roman" w:cs="Times New Roman"/>
          <w:b/>
          <w:bCs/>
          <w:i/>
          <w:iCs/>
          <w:sz w:val="28"/>
          <w:szCs w:val="28"/>
        </w:rPr>
        <w:t xml:space="preserve"> </w:t>
      </w:r>
      <w:proofErr w:type="spellStart"/>
      <w:r w:rsidR="00204EF8" w:rsidRPr="00204EF8">
        <w:rPr>
          <w:rFonts w:ascii="Times New Roman" w:hAnsi="Times New Roman" w:cs="Times New Roman"/>
          <w:b/>
          <w:bCs/>
          <w:i/>
          <w:iCs/>
          <w:sz w:val="28"/>
          <w:szCs w:val="28"/>
        </w:rPr>
        <w:t>Transformer</w:t>
      </w:r>
      <w:proofErr w:type="spellEnd"/>
    </w:p>
    <w:p w14:paraId="16615547" w14:textId="77777777" w:rsidR="002659AE" w:rsidRDefault="002659AE" w:rsidP="009228C9">
      <w:pPr>
        <w:spacing w:line="240" w:lineRule="auto"/>
        <w:rPr>
          <w:rFonts w:ascii="Times New Roman" w:hAnsi="Times New Roman" w:cs="Times New Roman"/>
          <w:b/>
          <w:bCs/>
          <w:sz w:val="28"/>
          <w:szCs w:val="28"/>
        </w:rPr>
      </w:pPr>
    </w:p>
    <w:p w14:paraId="6436350B" w14:textId="5A2F43D4" w:rsidR="00776D9C" w:rsidRPr="009854BB" w:rsidRDefault="002663A6" w:rsidP="002659AE">
      <w:pPr>
        <w:spacing w:line="240" w:lineRule="auto"/>
        <w:jc w:val="center"/>
        <w:rPr>
          <w:rFonts w:ascii="Times New Roman" w:hAnsi="Times New Roman" w:cs="Times New Roman"/>
          <w:b/>
          <w:bCs/>
          <w:i/>
          <w:iCs/>
          <w:sz w:val="28"/>
          <w:szCs w:val="28"/>
        </w:rPr>
      </w:pPr>
      <w:proofErr w:type="spellStart"/>
      <w:r>
        <w:rPr>
          <w:rFonts w:ascii="Times New Roman" w:hAnsi="Times New Roman" w:cs="Times New Roman"/>
          <w:b/>
          <w:bCs/>
          <w:i/>
          <w:iCs/>
          <w:sz w:val="28"/>
          <w:szCs w:val="28"/>
        </w:rPr>
        <w:t>SAVI</w:t>
      </w:r>
      <w:r w:rsidR="00721F4A" w:rsidRPr="00721F4A">
        <w:rPr>
          <w:rFonts w:ascii="Times New Roman" w:hAnsi="Times New Roman" w:cs="Times New Roman"/>
          <w:b/>
          <w:bCs/>
          <w:i/>
          <w:iCs/>
          <w:sz w:val="28"/>
          <w:szCs w:val="28"/>
        </w:rPr>
        <w:t>Bot</w:t>
      </w:r>
      <w:proofErr w:type="spellEnd"/>
      <w:r w:rsidR="00721F4A" w:rsidRPr="00721F4A">
        <w:rPr>
          <w:rFonts w:ascii="Times New Roman" w:hAnsi="Times New Roman" w:cs="Times New Roman"/>
          <w:b/>
          <w:bCs/>
          <w:i/>
          <w:iCs/>
          <w:sz w:val="28"/>
          <w:szCs w:val="28"/>
        </w:rPr>
        <w:t xml:space="preserve"> : </w:t>
      </w:r>
      <w:r w:rsidR="00B473DB" w:rsidRPr="00B473DB">
        <w:rPr>
          <w:rFonts w:ascii="Times New Roman" w:hAnsi="Times New Roman" w:cs="Times New Roman"/>
          <w:b/>
          <w:bCs/>
          <w:i/>
          <w:iCs/>
          <w:sz w:val="28"/>
          <w:szCs w:val="28"/>
        </w:rPr>
        <w:t xml:space="preserve">Virtual </w:t>
      </w:r>
      <w:proofErr w:type="spellStart"/>
      <w:r w:rsidR="00B473DB" w:rsidRPr="00B473DB">
        <w:rPr>
          <w:rFonts w:ascii="Times New Roman" w:hAnsi="Times New Roman" w:cs="Times New Roman"/>
          <w:b/>
          <w:bCs/>
          <w:i/>
          <w:iCs/>
          <w:sz w:val="28"/>
          <w:szCs w:val="28"/>
        </w:rPr>
        <w:t>Assistant</w:t>
      </w:r>
      <w:proofErr w:type="spellEnd"/>
      <w:r w:rsidR="00B473DB" w:rsidRPr="00B473DB">
        <w:rPr>
          <w:rFonts w:ascii="Times New Roman" w:hAnsi="Times New Roman" w:cs="Times New Roman"/>
          <w:b/>
          <w:bCs/>
          <w:i/>
          <w:iCs/>
          <w:sz w:val="28"/>
          <w:szCs w:val="28"/>
        </w:rPr>
        <w:t xml:space="preserve"> Bot </w:t>
      </w:r>
      <w:proofErr w:type="spellStart"/>
      <w:r w:rsidR="00B473DB" w:rsidRPr="00B473DB">
        <w:rPr>
          <w:rFonts w:ascii="Times New Roman" w:hAnsi="Times New Roman" w:cs="Times New Roman"/>
          <w:b/>
          <w:bCs/>
          <w:i/>
          <w:iCs/>
          <w:sz w:val="28"/>
          <w:szCs w:val="28"/>
        </w:rPr>
        <w:t>for</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Interaction</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and</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Control</w:t>
      </w:r>
      <w:proofErr w:type="spellEnd"/>
      <w:r w:rsidR="00B473DB" w:rsidRPr="00B473DB">
        <w:rPr>
          <w:rFonts w:ascii="Times New Roman" w:hAnsi="Times New Roman" w:cs="Times New Roman"/>
          <w:b/>
          <w:bCs/>
          <w:i/>
          <w:iCs/>
          <w:sz w:val="28"/>
          <w:szCs w:val="28"/>
        </w:rPr>
        <w:t xml:space="preserve"> </w:t>
      </w:r>
      <w:proofErr w:type="spellStart"/>
      <w:r w:rsidR="00B473DB" w:rsidRPr="00B473DB">
        <w:rPr>
          <w:rFonts w:ascii="Times New Roman" w:hAnsi="Times New Roman" w:cs="Times New Roman"/>
          <w:b/>
          <w:bCs/>
          <w:i/>
          <w:iCs/>
          <w:sz w:val="28"/>
          <w:szCs w:val="28"/>
        </w:rPr>
        <w:t>of</w:t>
      </w:r>
      <w:proofErr w:type="spellEnd"/>
      <w:r w:rsidR="00B473DB" w:rsidRPr="00B473DB">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Smart</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Vehicles</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using</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the</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Bidirectional</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Encoder</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Representation</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from</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Transformer</w:t>
      </w:r>
      <w:proofErr w:type="spellEnd"/>
      <w:r w:rsidR="00721F4A" w:rsidRPr="00721F4A">
        <w:rPr>
          <w:rFonts w:ascii="Times New Roman" w:hAnsi="Times New Roman" w:cs="Times New Roman"/>
          <w:b/>
          <w:bCs/>
          <w:i/>
          <w:iCs/>
          <w:sz w:val="28"/>
          <w:szCs w:val="28"/>
        </w:rPr>
        <w:t xml:space="preserve"> </w:t>
      </w:r>
      <w:proofErr w:type="spellStart"/>
      <w:r w:rsidR="00721F4A" w:rsidRPr="00721F4A">
        <w:rPr>
          <w:rFonts w:ascii="Times New Roman" w:hAnsi="Times New Roman" w:cs="Times New Roman"/>
          <w:b/>
          <w:bCs/>
          <w:i/>
          <w:iCs/>
          <w:sz w:val="28"/>
          <w:szCs w:val="28"/>
        </w:rPr>
        <w:t>Algorithm</w:t>
      </w:r>
      <w:proofErr w:type="spellEnd"/>
    </w:p>
    <w:p w14:paraId="3B8CF6D9" w14:textId="77777777" w:rsidR="005742DD" w:rsidRDefault="005742DD" w:rsidP="002659AE">
      <w:pPr>
        <w:spacing w:line="240" w:lineRule="auto"/>
        <w:jc w:val="center"/>
        <w:rPr>
          <w:rFonts w:ascii="Times New Roman" w:hAnsi="Times New Roman" w:cs="Times New Roman"/>
          <w:b/>
          <w:bCs/>
          <w:i/>
          <w:iCs/>
          <w:sz w:val="28"/>
          <w:szCs w:val="28"/>
        </w:rPr>
      </w:pPr>
    </w:p>
    <w:p w14:paraId="49C32977" w14:textId="2F175DB5"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2E72B149" w14:textId="1DD80A8F"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yhan Devara</w:t>
      </w:r>
    </w:p>
    <w:p w14:paraId="5497D3A0" w14:textId="03DEFE5A"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40910190030</w:t>
      </w:r>
    </w:p>
    <w:p w14:paraId="14A45B5D" w14:textId="37FFDA39" w:rsidR="005742DD" w:rsidRDefault="005742DD" w:rsidP="002659AE">
      <w:pPr>
        <w:spacing w:line="240" w:lineRule="auto"/>
        <w:jc w:val="center"/>
        <w:rPr>
          <w:rFonts w:ascii="Times New Roman" w:hAnsi="Times New Roman" w:cs="Times New Roman"/>
          <w:b/>
          <w:bCs/>
          <w:sz w:val="24"/>
          <w:szCs w:val="24"/>
        </w:rPr>
      </w:pPr>
    </w:p>
    <w:p w14:paraId="6D639D70" w14:textId="77777777" w:rsidR="002659AE" w:rsidRDefault="002659AE" w:rsidP="002659AE">
      <w:pPr>
        <w:spacing w:line="240" w:lineRule="auto"/>
        <w:jc w:val="center"/>
        <w:rPr>
          <w:rFonts w:ascii="Times New Roman" w:hAnsi="Times New Roman" w:cs="Times New Roman"/>
          <w:b/>
          <w:bCs/>
          <w:sz w:val="24"/>
          <w:szCs w:val="24"/>
        </w:rPr>
      </w:pPr>
    </w:p>
    <w:p w14:paraId="5BD9240F" w14:textId="7D4A1CD0" w:rsidR="00776D9C" w:rsidRPr="00D91469" w:rsidRDefault="00223356"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INAR USULAN RISET</w:t>
      </w:r>
    </w:p>
    <w:p w14:paraId="5D1E98BF" w14:textId="77777777" w:rsidR="005742DD" w:rsidRDefault="005742DD" w:rsidP="002659AE">
      <w:pPr>
        <w:spacing w:line="240" w:lineRule="auto"/>
        <w:rPr>
          <w:rFonts w:ascii="Times New Roman" w:hAnsi="Times New Roman" w:cs="Times New Roman"/>
          <w:b/>
          <w:bCs/>
          <w:sz w:val="28"/>
          <w:szCs w:val="28"/>
        </w:rPr>
      </w:pPr>
    </w:p>
    <w:p w14:paraId="0DA54E11" w14:textId="2BDCBEC0"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tuk memenuhi mata kuliah </w:t>
      </w:r>
      <w:r w:rsidR="00706208">
        <w:rPr>
          <w:rFonts w:ascii="Times New Roman" w:hAnsi="Times New Roman" w:cs="Times New Roman"/>
          <w:b/>
          <w:bCs/>
          <w:sz w:val="24"/>
          <w:szCs w:val="24"/>
        </w:rPr>
        <w:t>Seminar Usulan Riset</w:t>
      </w:r>
    </w:p>
    <w:p w14:paraId="4701CDE5" w14:textId="23695F39"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ada Program Studi Sarjana Teknik Elektro</w:t>
      </w:r>
    </w:p>
    <w:p w14:paraId="1C76CB60" w14:textId="5A97FE2F"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Matematika dan Ilmu Pengetahuan Alam Universitas </w:t>
      </w:r>
      <w:proofErr w:type="spellStart"/>
      <w:r>
        <w:rPr>
          <w:rFonts w:ascii="Times New Roman" w:hAnsi="Times New Roman" w:cs="Times New Roman"/>
          <w:b/>
          <w:bCs/>
          <w:sz w:val="24"/>
          <w:szCs w:val="24"/>
        </w:rPr>
        <w:t>Padjadjaran</w:t>
      </w:r>
      <w:proofErr w:type="spellEnd"/>
    </w:p>
    <w:p w14:paraId="474658D9" w14:textId="77777777" w:rsidR="005742DD" w:rsidRDefault="005742DD" w:rsidP="002659AE">
      <w:pPr>
        <w:spacing w:line="240" w:lineRule="auto"/>
        <w:rPr>
          <w:rFonts w:ascii="Times New Roman" w:hAnsi="Times New Roman" w:cs="Times New Roman"/>
          <w:b/>
          <w:bCs/>
          <w:sz w:val="24"/>
          <w:szCs w:val="24"/>
        </w:rPr>
      </w:pPr>
    </w:p>
    <w:p w14:paraId="5356B085" w14:textId="3E354F28"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4340DE4" wp14:editId="0224ABAF">
            <wp:extent cx="1774915" cy="1533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354" cy="1556369"/>
                    </a:xfrm>
                    <a:prstGeom prst="rect">
                      <a:avLst/>
                    </a:prstGeom>
                    <a:noFill/>
                    <a:ln>
                      <a:noFill/>
                    </a:ln>
                  </pic:spPr>
                </pic:pic>
              </a:graphicData>
            </a:graphic>
          </wp:inline>
        </w:drawing>
      </w:r>
    </w:p>
    <w:p w14:paraId="0515D50A" w14:textId="319A9190" w:rsidR="005742DD" w:rsidRDefault="005742DD" w:rsidP="002659AE">
      <w:pPr>
        <w:spacing w:line="240" w:lineRule="auto"/>
        <w:rPr>
          <w:rFonts w:ascii="Times New Roman" w:hAnsi="Times New Roman" w:cs="Times New Roman"/>
          <w:b/>
          <w:bCs/>
          <w:sz w:val="24"/>
          <w:szCs w:val="24"/>
        </w:rPr>
      </w:pPr>
    </w:p>
    <w:p w14:paraId="11CF0C3E" w14:textId="26D3FF30"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SARJANA TEKNIK ELEKTRO</w:t>
      </w:r>
    </w:p>
    <w:p w14:paraId="2DF192A1" w14:textId="29EA108B"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MATEMATIKA DAN ILMU PENGETAHUAN ALAM</w:t>
      </w:r>
    </w:p>
    <w:p w14:paraId="13896278" w14:textId="7F43BBC3"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PADJADJARAN</w:t>
      </w:r>
    </w:p>
    <w:p w14:paraId="64872857" w14:textId="0CCC9D29" w:rsidR="005742DD" w:rsidRPr="00115DEE" w:rsidRDefault="005742DD" w:rsidP="002659AE">
      <w:pPr>
        <w:spacing w:line="240" w:lineRule="auto"/>
        <w:jc w:val="center"/>
      </w:pPr>
      <w:r>
        <w:rPr>
          <w:rFonts w:ascii="Times New Roman" w:hAnsi="Times New Roman" w:cs="Times New Roman"/>
          <w:b/>
          <w:bCs/>
          <w:sz w:val="24"/>
          <w:szCs w:val="24"/>
        </w:rPr>
        <w:t>202</w:t>
      </w:r>
      <w:r w:rsidR="008D6902">
        <w:rPr>
          <w:rFonts w:ascii="Times New Roman" w:hAnsi="Times New Roman" w:cs="Times New Roman"/>
          <w:b/>
          <w:bCs/>
          <w:sz w:val="24"/>
          <w:szCs w:val="24"/>
        </w:rPr>
        <w:t>3</w:t>
      </w:r>
    </w:p>
    <w:p w14:paraId="36996C5D" w14:textId="6384CC18" w:rsidR="009A20B4" w:rsidRDefault="009A20B4" w:rsidP="009228C9">
      <w:pPr>
        <w:spacing w:line="240" w:lineRule="auto"/>
        <w:rPr>
          <w:rFonts w:ascii="Times New Roman" w:hAnsi="Times New Roman" w:cs="Times New Roman"/>
          <w:b/>
          <w:bCs/>
          <w:sz w:val="28"/>
          <w:szCs w:val="28"/>
        </w:rPr>
      </w:pPr>
    </w:p>
    <w:p w14:paraId="70B5D14B" w14:textId="77777777" w:rsidR="00E67F34" w:rsidRDefault="00E67F34" w:rsidP="00E67F34">
      <w:pPr>
        <w:spacing w:line="24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lastRenderedPageBreak/>
        <w:t>SAVI</w:t>
      </w:r>
      <w:r w:rsidRPr="0051459D">
        <w:rPr>
          <w:rFonts w:ascii="Times New Roman" w:hAnsi="Times New Roman" w:cs="Times New Roman"/>
          <w:b/>
          <w:bCs/>
          <w:sz w:val="28"/>
          <w:szCs w:val="28"/>
        </w:rPr>
        <w:t>Bot</w:t>
      </w:r>
      <w:proofErr w:type="spellEnd"/>
      <w:r w:rsidRPr="0051459D">
        <w:rPr>
          <w:rFonts w:ascii="Times New Roman" w:hAnsi="Times New Roman" w:cs="Times New Roman"/>
          <w:b/>
          <w:bCs/>
          <w:sz w:val="28"/>
          <w:szCs w:val="28"/>
        </w:rPr>
        <w:t xml:space="preserve"> : </w:t>
      </w:r>
      <w:r w:rsidRPr="0051459D">
        <w:rPr>
          <w:rFonts w:ascii="Times New Roman" w:hAnsi="Times New Roman" w:cs="Times New Roman"/>
          <w:b/>
          <w:bCs/>
          <w:i/>
          <w:iCs/>
          <w:sz w:val="28"/>
          <w:szCs w:val="28"/>
        </w:rPr>
        <w:t xml:space="preserve">Virtual </w:t>
      </w:r>
      <w:proofErr w:type="spellStart"/>
      <w:r w:rsidRPr="0051459D">
        <w:rPr>
          <w:rFonts w:ascii="Times New Roman" w:hAnsi="Times New Roman" w:cs="Times New Roman"/>
          <w:b/>
          <w:bCs/>
          <w:i/>
          <w:iCs/>
          <w:sz w:val="28"/>
          <w:szCs w:val="28"/>
        </w:rPr>
        <w:t>Assitant</w:t>
      </w:r>
      <w:proofErr w:type="spellEnd"/>
      <w:r w:rsidRPr="0051459D">
        <w:rPr>
          <w:rFonts w:ascii="Times New Roman" w:hAnsi="Times New Roman" w:cs="Times New Roman"/>
          <w:b/>
          <w:bCs/>
          <w:i/>
          <w:iCs/>
          <w:sz w:val="28"/>
          <w:szCs w:val="28"/>
        </w:rPr>
        <w:t xml:space="preserve"> Bot</w:t>
      </w:r>
      <w:r w:rsidRPr="0051459D">
        <w:rPr>
          <w:rFonts w:ascii="Times New Roman" w:hAnsi="Times New Roman" w:cs="Times New Roman"/>
          <w:b/>
          <w:bCs/>
          <w:sz w:val="28"/>
          <w:szCs w:val="28"/>
        </w:rPr>
        <w:t xml:space="preserve"> untuk </w:t>
      </w:r>
      <w:r>
        <w:rPr>
          <w:rFonts w:ascii="Times New Roman" w:hAnsi="Times New Roman" w:cs="Times New Roman"/>
          <w:b/>
          <w:bCs/>
          <w:sz w:val="28"/>
          <w:szCs w:val="28"/>
        </w:rPr>
        <w:t xml:space="preserve">Interaksi dan Kendali Wahana Cerdas </w:t>
      </w:r>
      <w:r w:rsidRPr="00204EF8">
        <w:rPr>
          <w:rFonts w:ascii="Times New Roman" w:hAnsi="Times New Roman" w:cs="Times New Roman"/>
          <w:b/>
          <w:bCs/>
          <w:sz w:val="28"/>
          <w:szCs w:val="28"/>
        </w:rPr>
        <w:t xml:space="preserve">menggunakan Algoritme </w:t>
      </w:r>
      <w:proofErr w:type="spellStart"/>
      <w:r w:rsidRPr="00204EF8">
        <w:rPr>
          <w:rFonts w:ascii="Times New Roman" w:hAnsi="Times New Roman" w:cs="Times New Roman"/>
          <w:b/>
          <w:bCs/>
          <w:i/>
          <w:iCs/>
          <w:sz w:val="28"/>
          <w:szCs w:val="28"/>
        </w:rPr>
        <w:t>Bidirectional</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Encoder</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Representation</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from</w:t>
      </w:r>
      <w:proofErr w:type="spellEnd"/>
      <w:r w:rsidRPr="00204EF8">
        <w:rPr>
          <w:rFonts w:ascii="Times New Roman" w:hAnsi="Times New Roman" w:cs="Times New Roman"/>
          <w:b/>
          <w:bCs/>
          <w:i/>
          <w:iCs/>
          <w:sz w:val="28"/>
          <w:szCs w:val="28"/>
        </w:rPr>
        <w:t xml:space="preserve"> </w:t>
      </w:r>
      <w:proofErr w:type="spellStart"/>
      <w:r w:rsidRPr="00204EF8">
        <w:rPr>
          <w:rFonts w:ascii="Times New Roman" w:hAnsi="Times New Roman" w:cs="Times New Roman"/>
          <w:b/>
          <w:bCs/>
          <w:i/>
          <w:iCs/>
          <w:sz w:val="28"/>
          <w:szCs w:val="28"/>
        </w:rPr>
        <w:t>Transformer</w:t>
      </w:r>
      <w:proofErr w:type="spellEnd"/>
    </w:p>
    <w:p w14:paraId="0A2B2A87" w14:textId="77777777" w:rsidR="00E67F34" w:rsidRDefault="00E67F34" w:rsidP="00E67F34">
      <w:pPr>
        <w:spacing w:line="240" w:lineRule="auto"/>
        <w:rPr>
          <w:rFonts w:ascii="Times New Roman" w:hAnsi="Times New Roman" w:cs="Times New Roman"/>
          <w:b/>
          <w:bCs/>
          <w:sz w:val="28"/>
          <w:szCs w:val="28"/>
        </w:rPr>
      </w:pPr>
    </w:p>
    <w:p w14:paraId="127BFB77" w14:textId="1B457290" w:rsidR="00706208" w:rsidRDefault="00E67F34" w:rsidP="00E67F34">
      <w:pPr>
        <w:spacing w:line="240" w:lineRule="auto"/>
        <w:jc w:val="center"/>
        <w:rPr>
          <w:rFonts w:ascii="Times New Roman" w:hAnsi="Times New Roman" w:cs="Times New Roman"/>
          <w:b/>
          <w:bCs/>
          <w:i/>
          <w:iCs/>
          <w:sz w:val="28"/>
          <w:szCs w:val="28"/>
        </w:rPr>
      </w:pPr>
      <w:proofErr w:type="spellStart"/>
      <w:r>
        <w:rPr>
          <w:rFonts w:ascii="Times New Roman" w:hAnsi="Times New Roman" w:cs="Times New Roman"/>
          <w:b/>
          <w:bCs/>
          <w:i/>
          <w:iCs/>
          <w:sz w:val="28"/>
          <w:szCs w:val="28"/>
        </w:rPr>
        <w:t>SAVI</w:t>
      </w:r>
      <w:r w:rsidRPr="00721F4A">
        <w:rPr>
          <w:rFonts w:ascii="Times New Roman" w:hAnsi="Times New Roman" w:cs="Times New Roman"/>
          <w:b/>
          <w:bCs/>
          <w:i/>
          <w:iCs/>
          <w:sz w:val="28"/>
          <w:szCs w:val="28"/>
        </w:rPr>
        <w:t>Bot</w:t>
      </w:r>
      <w:proofErr w:type="spellEnd"/>
      <w:r w:rsidRPr="00721F4A">
        <w:rPr>
          <w:rFonts w:ascii="Times New Roman" w:hAnsi="Times New Roman" w:cs="Times New Roman"/>
          <w:b/>
          <w:bCs/>
          <w:i/>
          <w:iCs/>
          <w:sz w:val="28"/>
          <w:szCs w:val="28"/>
        </w:rPr>
        <w:t xml:space="preserve"> : </w:t>
      </w:r>
      <w:r w:rsidRPr="00B473DB">
        <w:rPr>
          <w:rFonts w:ascii="Times New Roman" w:hAnsi="Times New Roman" w:cs="Times New Roman"/>
          <w:b/>
          <w:bCs/>
          <w:i/>
          <w:iCs/>
          <w:sz w:val="28"/>
          <w:szCs w:val="28"/>
        </w:rPr>
        <w:t xml:space="preserve">Virtual </w:t>
      </w:r>
      <w:proofErr w:type="spellStart"/>
      <w:r w:rsidRPr="00B473DB">
        <w:rPr>
          <w:rFonts w:ascii="Times New Roman" w:hAnsi="Times New Roman" w:cs="Times New Roman"/>
          <w:b/>
          <w:bCs/>
          <w:i/>
          <w:iCs/>
          <w:sz w:val="28"/>
          <w:szCs w:val="28"/>
        </w:rPr>
        <w:t>Assistant</w:t>
      </w:r>
      <w:proofErr w:type="spellEnd"/>
      <w:r w:rsidRPr="00B473DB">
        <w:rPr>
          <w:rFonts w:ascii="Times New Roman" w:hAnsi="Times New Roman" w:cs="Times New Roman"/>
          <w:b/>
          <w:bCs/>
          <w:i/>
          <w:iCs/>
          <w:sz w:val="28"/>
          <w:szCs w:val="28"/>
        </w:rPr>
        <w:t xml:space="preserve"> Bot </w:t>
      </w:r>
      <w:proofErr w:type="spellStart"/>
      <w:r w:rsidRPr="00B473DB">
        <w:rPr>
          <w:rFonts w:ascii="Times New Roman" w:hAnsi="Times New Roman" w:cs="Times New Roman"/>
          <w:b/>
          <w:bCs/>
          <w:i/>
          <w:iCs/>
          <w:sz w:val="28"/>
          <w:szCs w:val="28"/>
        </w:rPr>
        <w:t>for</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Interaction</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and</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Control</w:t>
      </w:r>
      <w:proofErr w:type="spellEnd"/>
      <w:r w:rsidRPr="00B473DB">
        <w:rPr>
          <w:rFonts w:ascii="Times New Roman" w:hAnsi="Times New Roman" w:cs="Times New Roman"/>
          <w:b/>
          <w:bCs/>
          <w:i/>
          <w:iCs/>
          <w:sz w:val="28"/>
          <w:szCs w:val="28"/>
        </w:rPr>
        <w:t xml:space="preserve"> </w:t>
      </w:r>
      <w:proofErr w:type="spellStart"/>
      <w:r w:rsidRPr="00B473DB">
        <w:rPr>
          <w:rFonts w:ascii="Times New Roman" w:hAnsi="Times New Roman" w:cs="Times New Roman"/>
          <w:b/>
          <w:bCs/>
          <w:i/>
          <w:iCs/>
          <w:sz w:val="28"/>
          <w:szCs w:val="28"/>
        </w:rPr>
        <w:t>of</w:t>
      </w:r>
      <w:proofErr w:type="spellEnd"/>
      <w:r w:rsidRPr="00B473DB">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Smart</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Vehicles</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using</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the</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Bidirectional</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Encoder</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Representation</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from</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Transformer</w:t>
      </w:r>
      <w:proofErr w:type="spellEnd"/>
      <w:r w:rsidRPr="00721F4A">
        <w:rPr>
          <w:rFonts w:ascii="Times New Roman" w:hAnsi="Times New Roman" w:cs="Times New Roman"/>
          <w:b/>
          <w:bCs/>
          <w:i/>
          <w:iCs/>
          <w:sz w:val="28"/>
          <w:szCs w:val="28"/>
        </w:rPr>
        <w:t xml:space="preserve"> </w:t>
      </w:r>
      <w:proofErr w:type="spellStart"/>
      <w:r w:rsidRPr="00721F4A">
        <w:rPr>
          <w:rFonts w:ascii="Times New Roman" w:hAnsi="Times New Roman" w:cs="Times New Roman"/>
          <w:b/>
          <w:bCs/>
          <w:i/>
          <w:iCs/>
          <w:sz w:val="28"/>
          <w:szCs w:val="28"/>
        </w:rPr>
        <w:t>Algorithm</w:t>
      </w:r>
      <w:proofErr w:type="spellEnd"/>
    </w:p>
    <w:p w14:paraId="5248AC51" w14:textId="77777777" w:rsidR="0098659E" w:rsidRDefault="0098659E" w:rsidP="00E67F34">
      <w:pPr>
        <w:spacing w:line="240" w:lineRule="auto"/>
        <w:jc w:val="center"/>
        <w:rPr>
          <w:rFonts w:ascii="Times New Roman" w:hAnsi="Times New Roman" w:cs="Times New Roman"/>
          <w:b/>
          <w:bCs/>
          <w:i/>
          <w:iCs/>
          <w:sz w:val="28"/>
          <w:szCs w:val="28"/>
        </w:rPr>
      </w:pPr>
    </w:p>
    <w:p w14:paraId="396AB010"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4CF1399E"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yhan Devara</w:t>
      </w:r>
    </w:p>
    <w:p w14:paraId="5D3C3A23"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40910190030</w:t>
      </w:r>
    </w:p>
    <w:p w14:paraId="6A8F4573" w14:textId="77777777" w:rsidR="00706208" w:rsidRDefault="00706208" w:rsidP="00706208">
      <w:pPr>
        <w:spacing w:line="240" w:lineRule="auto"/>
        <w:jc w:val="center"/>
        <w:rPr>
          <w:rFonts w:ascii="Times New Roman" w:hAnsi="Times New Roman" w:cs="Times New Roman"/>
          <w:b/>
          <w:bCs/>
          <w:sz w:val="24"/>
          <w:szCs w:val="24"/>
        </w:rPr>
      </w:pPr>
    </w:p>
    <w:p w14:paraId="15684CD5" w14:textId="0C17CA1D" w:rsidR="00706208" w:rsidRPr="00D91469" w:rsidRDefault="00223356"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INAR USULAN RISET</w:t>
      </w:r>
    </w:p>
    <w:p w14:paraId="5D584B1D" w14:textId="77777777" w:rsidR="00706208" w:rsidRPr="00101538" w:rsidRDefault="00706208" w:rsidP="00706208">
      <w:pPr>
        <w:spacing w:line="240" w:lineRule="auto"/>
        <w:rPr>
          <w:rFonts w:ascii="Times New Roman" w:hAnsi="Times New Roman" w:cs="Times New Roman"/>
          <w:b/>
          <w:bCs/>
          <w:sz w:val="28"/>
          <w:szCs w:val="28"/>
          <w:lang w:val="en-US"/>
        </w:rPr>
      </w:pPr>
    </w:p>
    <w:p w14:paraId="1F46792B" w14:textId="7C0EB865"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tuk memenuhi mata kuliah </w:t>
      </w:r>
      <w:r w:rsidR="00223356">
        <w:rPr>
          <w:rFonts w:ascii="Times New Roman" w:hAnsi="Times New Roman" w:cs="Times New Roman"/>
          <w:b/>
          <w:bCs/>
          <w:sz w:val="24"/>
          <w:szCs w:val="24"/>
        </w:rPr>
        <w:t>Seminar Usulan Riset</w:t>
      </w:r>
    </w:p>
    <w:p w14:paraId="6DA33418"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ada Program Studi Sarjana Teknik Elektro</w:t>
      </w:r>
    </w:p>
    <w:p w14:paraId="291275E1"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Matematika dan Ilmu Pengetahuan Alam Universitas </w:t>
      </w:r>
      <w:proofErr w:type="spellStart"/>
      <w:r>
        <w:rPr>
          <w:rFonts w:ascii="Times New Roman" w:hAnsi="Times New Roman" w:cs="Times New Roman"/>
          <w:b/>
          <w:bCs/>
          <w:sz w:val="24"/>
          <w:szCs w:val="24"/>
        </w:rPr>
        <w:t>Padjadjaran</w:t>
      </w:r>
      <w:proofErr w:type="spellEnd"/>
    </w:p>
    <w:p w14:paraId="444107A3" w14:textId="77777777" w:rsidR="00706208" w:rsidRDefault="00706208" w:rsidP="00706208">
      <w:pPr>
        <w:spacing w:line="240" w:lineRule="auto"/>
        <w:jc w:val="center"/>
        <w:rPr>
          <w:rFonts w:ascii="Times New Roman" w:hAnsi="Times New Roman" w:cs="Times New Roman"/>
          <w:b/>
          <w:bCs/>
          <w:sz w:val="24"/>
          <w:szCs w:val="24"/>
        </w:rPr>
      </w:pPr>
    </w:p>
    <w:p w14:paraId="0DCEDC53" w14:textId="16A4D23C" w:rsidR="00706208" w:rsidRPr="00846FED" w:rsidRDefault="00706208" w:rsidP="00706208">
      <w:pPr>
        <w:spacing w:line="240" w:lineRule="auto"/>
        <w:jc w:val="center"/>
        <w:rPr>
          <w:rFonts w:ascii="Times New Roman" w:hAnsi="Times New Roman" w:cs="Times New Roman"/>
          <w:b/>
          <w:bCs/>
          <w:sz w:val="24"/>
          <w:szCs w:val="24"/>
        </w:rPr>
      </w:pPr>
      <w:r w:rsidRPr="00D91469">
        <w:rPr>
          <w:rFonts w:ascii="Times New Roman" w:hAnsi="Times New Roman" w:cs="Times New Roman"/>
          <w:b/>
          <w:bCs/>
          <w:noProof/>
          <w:sz w:val="28"/>
          <w:szCs w:val="28"/>
        </w:rPr>
        <mc:AlternateContent>
          <mc:Choice Requires="wps">
            <w:drawing>
              <wp:anchor distT="45720" distB="45720" distL="114300" distR="114300" simplePos="0" relativeHeight="251688960" behindDoc="0" locked="0" layoutInCell="1" allowOverlap="1" wp14:anchorId="3711C0C6" wp14:editId="3F1D4505">
                <wp:simplePos x="0" y="0"/>
                <wp:positionH relativeFrom="margin">
                  <wp:align>right</wp:align>
                </wp:positionH>
                <wp:positionV relativeFrom="paragraph">
                  <wp:posOffset>295275</wp:posOffset>
                </wp:positionV>
                <wp:extent cx="2447925" cy="140462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1404620"/>
                        </a:xfrm>
                        <a:prstGeom prst="rect">
                          <a:avLst/>
                        </a:prstGeom>
                        <a:noFill/>
                        <a:ln w="9525">
                          <a:noFill/>
                          <a:miter lim="800000"/>
                          <a:headEnd/>
                          <a:tailEnd/>
                        </a:ln>
                      </wps:spPr>
                      <wps:txbx>
                        <w:txbxContent>
                          <w:p w14:paraId="028ED01E" w14:textId="4EA22139" w:rsidR="00706208" w:rsidRDefault="00223356" w:rsidP="00706208">
                            <w:pPr>
                              <w:jc w:val="center"/>
                              <w:rPr>
                                <w:rFonts w:ascii="Times New Roman" w:hAnsi="Times New Roman" w:cs="Times New Roman"/>
                                <w:b/>
                                <w:bCs/>
                                <w:sz w:val="24"/>
                                <w:szCs w:val="24"/>
                              </w:rPr>
                            </w:pPr>
                            <w:r>
                              <w:rPr>
                                <w:rFonts w:ascii="Times New Roman" w:hAnsi="Times New Roman" w:cs="Times New Roman"/>
                                <w:b/>
                                <w:bCs/>
                                <w:sz w:val="24"/>
                                <w:szCs w:val="24"/>
                              </w:rPr>
                              <w:t>Co Pembimbing</w:t>
                            </w:r>
                            <w:r w:rsidR="00706208">
                              <w:rPr>
                                <w:rFonts w:ascii="Times New Roman" w:hAnsi="Times New Roman" w:cs="Times New Roman"/>
                                <w:b/>
                                <w:bCs/>
                                <w:sz w:val="24"/>
                                <w:szCs w:val="24"/>
                              </w:rPr>
                              <w:t>,</w:t>
                            </w:r>
                          </w:p>
                          <w:p w14:paraId="3BD2C812" w14:textId="2B5FC0F1" w:rsidR="00706208" w:rsidRDefault="00706208" w:rsidP="00706208">
                            <w:pPr>
                              <w:jc w:val="center"/>
                              <w:rPr>
                                <w:rFonts w:ascii="Times New Roman" w:hAnsi="Times New Roman" w:cs="Times New Roman"/>
                                <w:b/>
                                <w:bCs/>
                                <w:noProof/>
                                <w:sz w:val="24"/>
                                <w:szCs w:val="24"/>
                              </w:rPr>
                            </w:pPr>
                          </w:p>
                          <w:p w14:paraId="1379A197" w14:textId="77777777" w:rsidR="00223356" w:rsidRDefault="00223356" w:rsidP="00706208">
                            <w:pPr>
                              <w:jc w:val="center"/>
                              <w:rPr>
                                <w:rFonts w:ascii="Times New Roman" w:hAnsi="Times New Roman" w:cs="Times New Roman"/>
                                <w:b/>
                                <w:bCs/>
                                <w:sz w:val="24"/>
                                <w:szCs w:val="24"/>
                              </w:rPr>
                            </w:pPr>
                          </w:p>
                          <w:p w14:paraId="205224B9" w14:textId="756B9030"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essy Novita, ST., MT., Ph.D.</w:t>
                            </w:r>
                          </w:p>
                          <w:p w14:paraId="0A5790F2" w14:textId="2A4C26D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NIP. </w:t>
                            </w:r>
                            <w:r w:rsidR="00DA5FD9" w:rsidRPr="00DA5FD9">
                              <w:rPr>
                                <w:rFonts w:ascii="Times New Roman" w:hAnsi="Times New Roman" w:cs="Times New Roman"/>
                                <w:b/>
                                <w:bCs/>
                                <w:sz w:val="24"/>
                                <w:szCs w:val="24"/>
                              </w:rPr>
                              <w:t>197604292006042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11C0C6" id="_x0000_t202" coordsize="21600,21600" o:spt="202" path="m,l,21600r21600,l21600,xe">
                <v:stroke joinstyle="miter"/>
                <v:path gradientshapeok="t" o:connecttype="rect"/>
              </v:shapetype>
              <v:shape id="Text Box 2" o:spid="_x0000_s1026" type="#_x0000_t202" style="position:absolute;left:0;text-align:left;margin-left:141.55pt;margin-top:23.25pt;width:192.75pt;height:110.6pt;z-index:2516889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" filled="f" stroked="f">
                <v:textbox style="mso-fit-shape-to-text:t">
                  <w:txbxContent>
                    <w:p w14:paraId="028ED01E" w14:textId="4EA22139" w:rsidR="00706208" w:rsidRDefault="00223356" w:rsidP="00706208">
                      <w:pPr>
                        <w:jc w:val="center"/>
                        <w:rPr>
                          <w:rFonts w:ascii="Times New Roman" w:hAnsi="Times New Roman" w:cs="Times New Roman"/>
                          <w:b/>
                          <w:bCs/>
                          <w:sz w:val="24"/>
                          <w:szCs w:val="24"/>
                        </w:rPr>
                      </w:pPr>
                      <w:r>
                        <w:rPr>
                          <w:rFonts w:ascii="Times New Roman" w:hAnsi="Times New Roman" w:cs="Times New Roman"/>
                          <w:b/>
                          <w:bCs/>
                          <w:sz w:val="24"/>
                          <w:szCs w:val="24"/>
                        </w:rPr>
                        <w:t>Co Pembimbing</w:t>
                      </w:r>
                      <w:r w:rsidR="00706208">
                        <w:rPr>
                          <w:rFonts w:ascii="Times New Roman" w:hAnsi="Times New Roman" w:cs="Times New Roman"/>
                          <w:b/>
                          <w:bCs/>
                          <w:sz w:val="24"/>
                          <w:szCs w:val="24"/>
                        </w:rPr>
                        <w:t>,</w:t>
                      </w:r>
                    </w:p>
                    <w:p w14:paraId="3BD2C812" w14:textId="2B5FC0F1" w:rsidR="00706208" w:rsidRDefault="00706208" w:rsidP="00706208">
                      <w:pPr>
                        <w:jc w:val="center"/>
                        <w:rPr>
                          <w:rFonts w:ascii="Times New Roman" w:hAnsi="Times New Roman" w:cs="Times New Roman"/>
                          <w:b/>
                          <w:bCs/>
                          <w:noProof/>
                          <w:sz w:val="24"/>
                          <w:szCs w:val="24"/>
                        </w:rPr>
                      </w:pPr>
                    </w:p>
                    <w:p w14:paraId="1379A197" w14:textId="77777777" w:rsidR="00223356" w:rsidRDefault="00223356" w:rsidP="00706208">
                      <w:pPr>
                        <w:jc w:val="center"/>
                        <w:rPr>
                          <w:rFonts w:ascii="Times New Roman" w:hAnsi="Times New Roman" w:cs="Times New Roman"/>
                          <w:b/>
                          <w:bCs/>
                          <w:sz w:val="24"/>
                          <w:szCs w:val="24"/>
                        </w:rPr>
                      </w:pPr>
                    </w:p>
                    <w:p w14:paraId="205224B9" w14:textId="756B9030"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essy Novita, ST., MT., Ph.D.</w:t>
                      </w:r>
                    </w:p>
                    <w:p w14:paraId="0A5790F2" w14:textId="2A4C26D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NIP. </w:t>
                      </w:r>
                      <w:r w:rsidR="00DA5FD9" w:rsidRPr="00DA5FD9">
                        <w:rPr>
                          <w:rFonts w:ascii="Times New Roman" w:hAnsi="Times New Roman" w:cs="Times New Roman"/>
                          <w:b/>
                          <w:bCs/>
                          <w:sz w:val="24"/>
                          <w:szCs w:val="24"/>
                        </w:rPr>
                        <w:t>197604292006042001</w:t>
                      </w:r>
                    </w:p>
                  </w:txbxContent>
                </v:textbox>
                <w10:wrap type="square" anchorx="margin"/>
              </v:shape>
            </w:pict>
          </mc:Fallback>
        </mc:AlternateContent>
      </w:r>
      <w:proofErr w:type="spellStart"/>
      <w:r>
        <w:rPr>
          <w:rFonts w:ascii="Times New Roman" w:hAnsi="Times New Roman" w:cs="Times New Roman"/>
          <w:b/>
          <w:bCs/>
          <w:sz w:val="24"/>
          <w:szCs w:val="24"/>
        </w:rPr>
        <w:t>Jatinangor</w:t>
      </w:r>
      <w:proofErr w:type="spellEnd"/>
      <w:r>
        <w:rPr>
          <w:rFonts w:ascii="Times New Roman" w:hAnsi="Times New Roman" w:cs="Times New Roman"/>
          <w:b/>
          <w:bCs/>
          <w:sz w:val="24"/>
          <w:szCs w:val="24"/>
        </w:rPr>
        <w:t xml:space="preserve">, </w:t>
      </w:r>
      <w:r w:rsidR="008A5497">
        <w:rPr>
          <w:rFonts w:ascii="Times New Roman" w:hAnsi="Times New Roman" w:cs="Times New Roman"/>
          <w:b/>
          <w:bCs/>
          <w:sz w:val="24"/>
          <w:szCs w:val="24"/>
        </w:rPr>
        <w:t>...</w:t>
      </w:r>
    </w:p>
    <w:p w14:paraId="53E7030A" w14:textId="77777777" w:rsidR="00706208" w:rsidRDefault="00706208" w:rsidP="00706208">
      <w:pPr>
        <w:spacing w:line="240" w:lineRule="auto"/>
        <w:jc w:val="center"/>
        <w:rPr>
          <w:rFonts w:ascii="Times New Roman" w:hAnsi="Times New Roman" w:cs="Times New Roman"/>
          <w:b/>
          <w:bCs/>
          <w:color w:val="FF0000"/>
          <w:sz w:val="24"/>
          <w:szCs w:val="24"/>
        </w:rPr>
      </w:pPr>
      <w:r w:rsidRPr="00D91469">
        <w:rPr>
          <w:rFonts w:ascii="Times New Roman" w:hAnsi="Times New Roman" w:cs="Times New Roman"/>
          <w:b/>
          <w:bCs/>
          <w:noProof/>
          <w:sz w:val="28"/>
          <w:szCs w:val="28"/>
        </w:rPr>
        <mc:AlternateContent>
          <mc:Choice Requires="wps">
            <w:drawing>
              <wp:anchor distT="45720" distB="45720" distL="114300" distR="114300" simplePos="0" relativeHeight="251689984" behindDoc="0" locked="0" layoutInCell="1" allowOverlap="1" wp14:anchorId="60EDA988" wp14:editId="188DA2A5">
                <wp:simplePos x="0" y="0"/>
                <wp:positionH relativeFrom="margin">
                  <wp:align>center</wp:align>
                </wp:positionH>
                <wp:positionV relativeFrom="paragraph">
                  <wp:posOffset>1564115</wp:posOffset>
                </wp:positionV>
                <wp:extent cx="2838450" cy="1404620"/>
                <wp:effectExtent l="0" t="0" r="0" b="3175"/>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404620"/>
                        </a:xfrm>
                        <a:prstGeom prst="rect">
                          <a:avLst/>
                        </a:prstGeom>
                        <a:noFill/>
                        <a:ln w="9525">
                          <a:noFill/>
                          <a:miter lim="800000"/>
                          <a:headEnd/>
                          <a:tailEnd/>
                        </a:ln>
                      </wps:spPr>
                      <wps:txbx>
                        <w:txbxContent>
                          <w:p w14:paraId="3A4155B7"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Mengetahui :</w:t>
                            </w:r>
                          </w:p>
                          <w:p w14:paraId="778231A8"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Ketua Program Studi Teknik Elektro</w:t>
                            </w:r>
                          </w:p>
                          <w:p w14:paraId="58B7F49D" w14:textId="77777777" w:rsidR="00706208" w:rsidRDefault="00706208" w:rsidP="00706208">
                            <w:pPr>
                              <w:jc w:val="center"/>
                              <w:rPr>
                                <w:rFonts w:ascii="Times New Roman" w:hAnsi="Times New Roman" w:cs="Times New Roman"/>
                                <w:b/>
                                <w:bCs/>
                                <w:sz w:val="24"/>
                                <w:szCs w:val="24"/>
                              </w:rPr>
                            </w:pPr>
                          </w:p>
                          <w:p w14:paraId="24300B2C" w14:textId="77777777" w:rsidR="00706208" w:rsidRDefault="00706208" w:rsidP="00706208">
                            <w:pPr>
                              <w:rPr>
                                <w:rFonts w:ascii="Times New Roman" w:hAnsi="Times New Roman" w:cs="Times New Roman"/>
                                <w:b/>
                                <w:bCs/>
                                <w:sz w:val="24"/>
                                <w:szCs w:val="24"/>
                              </w:rPr>
                            </w:pPr>
                          </w:p>
                          <w:p w14:paraId="62294C2F" w14:textId="77777777" w:rsidR="00706208" w:rsidRPr="00795C3D" w:rsidRDefault="00706208"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r. Mohammad Taufik, M.Si.</w:t>
                            </w:r>
                          </w:p>
                          <w:p w14:paraId="655C7F90" w14:textId="7777777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 1970011219951210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EDA988" id="_x0000_s1027" type="#_x0000_t202" style="position:absolute;left:0;text-align:left;margin-left:0;margin-top:123.15pt;width:223.5pt;height:110.6pt;z-index:25168998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" filled="f" stroked="f">
                <v:textbox style="mso-fit-shape-to-text:t">
                  <w:txbxContent>
                    <w:p w14:paraId="3A4155B7"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Mengetahui :</w:t>
                      </w:r>
                    </w:p>
                    <w:p w14:paraId="778231A8"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Ketua Program Studi Teknik Elektro</w:t>
                      </w:r>
                    </w:p>
                    <w:p w14:paraId="58B7F49D" w14:textId="77777777" w:rsidR="00706208" w:rsidRDefault="00706208" w:rsidP="00706208">
                      <w:pPr>
                        <w:jc w:val="center"/>
                        <w:rPr>
                          <w:rFonts w:ascii="Times New Roman" w:hAnsi="Times New Roman" w:cs="Times New Roman"/>
                          <w:b/>
                          <w:bCs/>
                          <w:sz w:val="24"/>
                          <w:szCs w:val="24"/>
                        </w:rPr>
                      </w:pPr>
                    </w:p>
                    <w:p w14:paraId="24300B2C" w14:textId="77777777" w:rsidR="00706208" w:rsidRDefault="00706208" w:rsidP="00706208">
                      <w:pPr>
                        <w:rPr>
                          <w:rFonts w:ascii="Times New Roman" w:hAnsi="Times New Roman" w:cs="Times New Roman"/>
                          <w:b/>
                          <w:bCs/>
                          <w:sz w:val="24"/>
                          <w:szCs w:val="24"/>
                        </w:rPr>
                      </w:pPr>
                    </w:p>
                    <w:p w14:paraId="62294C2F" w14:textId="77777777" w:rsidR="00706208" w:rsidRPr="00795C3D" w:rsidRDefault="00706208"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r. Mohammad Taufik, M.Si.</w:t>
                      </w:r>
                    </w:p>
                    <w:p w14:paraId="655C7F90" w14:textId="7777777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 1970011219951210001</w:t>
                      </w:r>
                    </w:p>
                  </w:txbxContent>
                </v:textbox>
                <w10:wrap type="square" anchorx="margin"/>
              </v:shape>
            </w:pict>
          </mc:Fallback>
        </mc:AlternateContent>
      </w:r>
      <w:r w:rsidRPr="00D91469">
        <w:rPr>
          <w:rFonts w:ascii="Times New Roman" w:hAnsi="Times New Roman" w:cs="Times New Roman"/>
          <w:b/>
          <w:bCs/>
          <w:noProof/>
          <w:sz w:val="28"/>
          <w:szCs w:val="28"/>
        </w:rPr>
        <mc:AlternateContent>
          <mc:Choice Requires="wps">
            <w:drawing>
              <wp:anchor distT="45720" distB="45720" distL="114300" distR="114300" simplePos="0" relativeHeight="251687936" behindDoc="0" locked="0" layoutInCell="1" allowOverlap="1" wp14:anchorId="0CA55E6C" wp14:editId="3F241DD7">
                <wp:simplePos x="0" y="0"/>
                <wp:positionH relativeFrom="margin">
                  <wp:align>left</wp:align>
                </wp:positionH>
                <wp:positionV relativeFrom="paragraph">
                  <wp:posOffset>13335</wp:posOffset>
                </wp:positionV>
                <wp:extent cx="243840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04620"/>
                        </a:xfrm>
                        <a:prstGeom prst="rect">
                          <a:avLst/>
                        </a:prstGeom>
                        <a:noFill/>
                        <a:ln w="9525">
                          <a:noFill/>
                          <a:miter lim="800000"/>
                          <a:headEnd/>
                          <a:tailEnd/>
                        </a:ln>
                      </wps:spPr>
                      <wps:txbx>
                        <w:txbxContent>
                          <w:p w14:paraId="36451492" w14:textId="4BD42132"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Pembimbing </w:t>
                            </w:r>
                            <w:r w:rsidR="00223356">
                              <w:rPr>
                                <w:rFonts w:ascii="Times New Roman" w:hAnsi="Times New Roman" w:cs="Times New Roman"/>
                                <w:b/>
                                <w:bCs/>
                                <w:sz w:val="24"/>
                                <w:szCs w:val="24"/>
                              </w:rPr>
                              <w:t>Utama</w:t>
                            </w:r>
                            <w:r>
                              <w:rPr>
                                <w:rFonts w:ascii="Times New Roman" w:hAnsi="Times New Roman" w:cs="Times New Roman"/>
                                <w:b/>
                                <w:bCs/>
                                <w:sz w:val="24"/>
                                <w:szCs w:val="24"/>
                              </w:rPr>
                              <w:t>,</w:t>
                            </w:r>
                          </w:p>
                          <w:p w14:paraId="1332EC86" w14:textId="77777777" w:rsidR="00706208" w:rsidRDefault="00706208" w:rsidP="00706208">
                            <w:pPr>
                              <w:jc w:val="center"/>
                              <w:rPr>
                                <w:rFonts w:ascii="Times New Roman" w:hAnsi="Times New Roman" w:cs="Times New Roman"/>
                                <w:b/>
                                <w:bCs/>
                                <w:sz w:val="24"/>
                                <w:szCs w:val="24"/>
                              </w:rPr>
                            </w:pPr>
                          </w:p>
                          <w:p w14:paraId="23A88F19" w14:textId="77777777" w:rsidR="00706208" w:rsidRDefault="00706208" w:rsidP="00706208">
                            <w:pPr>
                              <w:rPr>
                                <w:rFonts w:ascii="Times New Roman" w:hAnsi="Times New Roman" w:cs="Times New Roman"/>
                                <w:b/>
                                <w:bCs/>
                                <w:sz w:val="24"/>
                                <w:szCs w:val="24"/>
                              </w:rPr>
                            </w:pPr>
                          </w:p>
                          <w:p w14:paraId="14867153" w14:textId="642E76CF"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Agus Trisanto, S.T., M.T., Ph.D.</w:t>
                            </w:r>
                          </w:p>
                          <w:p w14:paraId="04B63C52" w14:textId="4C80C52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w:t>
                            </w:r>
                            <w:r w:rsidR="00805AD0">
                              <w:rPr>
                                <w:rFonts w:ascii="Times New Roman" w:hAnsi="Times New Roman" w:cs="Times New Roman"/>
                                <w:b/>
                                <w:bCs/>
                                <w:sz w:val="24"/>
                                <w:szCs w:val="24"/>
                                <w:lang w:val="en-US"/>
                              </w:rPr>
                              <w:t xml:space="preserve"> 196808091999031001</w:t>
                            </w:r>
                            <w:r>
                              <w:rPr>
                                <w:rFonts w:ascii="Times New Roman" w:hAnsi="Times New Roman" w:cs="Times New Roman"/>
                                <w:b/>
                                <w:bCs/>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A55E6C" id="_x0000_s1028" type="#_x0000_t202" style="position:absolute;left:0;text-align:left;margin-left:0;margin-top:1.05pt;width:192pt;height:110.6pt;z-index:2516879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" filled="f" stroked="f">
                <v:textbox style="mso-fit-shape-to-text:t">
                  <w:txbxContent>
                    <w:p w14:paraId="36451492" w14:textId="4BD42132"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Pembimbing </w:t>
                      </w:r>
                      <w:r w:rsidR="00223356">
                        <w:rPr>
                          <w:rFonts w:ascii="Times New Roman" w:hAnsi="Times New Roman" w:cs="Times New Roman"/>
                          <w:b/>
                          <w:bCs/>
                          <w:sz w:val="24"/>
                          <w:szCs w:val="24"/>
                        </w:rPr>
                        <w:t>Utama</w:t>
                      </w:r>
                      <w:r>
                        <w:rPr>
                          <w:rFonts w:ascii="Times New Roman" w:hAnsi="Times New Roman" w:cs="Times New Roman"/>
                          <w:b/>
                          <w:bCs/>
                          <w:sz w:val="24"/>
                          <w:szCs w:val="24"/>
                        </w:rPr>
                        <w:t>,</w:t>
                      </w:r>
                    </w:p>
                    <w:p w14:paraId="1332EC86" w14:textId="77777777" w:rsidR="00706208" w:rsidRDefault="00706208" w:rsidP="00706208">
                      <w:pPr>
                        <w:jc w:val="center"/>
                        <w:rPr>
                          <w:rFonts w:ascii="Times New Roman" w:hAnsi="Times New Roman" w:cs="Times New Roman"/>
                          <w:b/>
                          <w:bCs/>
                          <w:sz w:val="24"/>
                          <w:szCs w:val="24"/>
                        </w:rPr>
                      </w:pPr>
                    </w:p>
                    <w:p w14:paraId="23A88F19" w14:textId="77777777" w:rsidR="00706208" w:rsidRDefault="00706208" w:rsidP="00706208">
                      <w:pPr>
                        <w:rPr>
                          <w:rFonts w:ascii="Times New Roman" w:hAnsi="Times New Roman" w:cs="Times New Roman"/>
                          <w:b/>
                          <w:bCs/>
                          <w:sz w:val="24"/>
                          <w:szCs w:val="24"/>
                        </w:rPr>
                      </w:pPr>
                    </w:p>
                    <w:p w14:paraId="14867153" w14:textId="642E76CF"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Agus Trisanto, S.T., M.T., Ph.D.</w:t>
                      </w:r>
                    </w:p>
                    <w:p w14:paraId="04B63C52" w14:textId="4C80C52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w:t>
                      </w:r>
                      <w:r w:rsidR="00805AD0">
                        <w:rPr>
                          <w:rFonts w:ascii="Times New Roman" w:hAnsi="Times New Roman" w:cs="Times New Roman"/>
                          <w:b/>
                          <w:bCs/>
                          <w:sz w:val="24"/>
                          <w:szCs w:val="24"/>
                          <w:lang w:val="en-US"/>
                        </w:rPr>
                        <w:t xml:space="preserve"> 196808091999031001</w:t>
                      </w:r>
                      <w:r>
                        <w:rPr>
                          <w:rFonts w:ascii="Times New Roman" w:hAnsi="Times New Roman" w:cs="Times New Roman"/>
                          <w:b/>
                          <w:bCs/>
                          <w:sz w:val="24"/>
                          <w:szCs w:val="24"/>
                        </w:rPr>
                        <w:t xml:space="preserve"> </w:t>
                      </w:r>
                    </w:p>
                  </w:txbxContent>
                </v:textbox>
                <w10:wrap type="square" anchorx="margin"/>
              </v:shape>
            </w:pict>
          </mc:Fallback>
        </mc:AlternateContent>
      </w:r>
    </w:p>
    <w:p w14:paraId="606C7AE3" w14:textId="77777777" w:rsidR="00706208" w:rsidRDefault="00706208" w:rsidP="00706208">
      <w:pPr>
        <w:spacing w:line="360" w:lineRule="auto"/>
        <w:rPr>
          <w:rFonts w:ascii="Times New Roman" w:hAnsi="Times New Roman" w:cs="Times New Roman"/>
          <w:b/>
          <w:bCs/>
          <w:sz w:val="28"/>
          <w:szCs w:val="28"/>
        </w:rPr>
      </w:pPr>
    </w:p>
    <w:p w14:paraId="3CB331A7" w14:textId="77777777" w:rsidR="00706208" w:rsidRDefault="00706208" w:rsidP="00706208">
      <w:pPr>
        <w:spacing w:line="360" w:lineRule="auto"/>
        <w:rPr>
          <w:rFonts w:ascii="Times New Roman" w:hAnsi="Times New Roman" w:cs="Times New Roman"/>
          <w:b/>
          <w:bCs/>
          <w:sz w:val="28"/>
          <w:szCs w:val="28"/>
        </w:rPr>
      </w:pPr>
    </w:p>
    <w:p w14:paraId="4184AFAE" w14:textId="77777777" w:rsidR="00706208" w:rsidRDefault="00706208" w:rsidP="00706208">
      <w:pPr>
        <w:spacing w:line="360" w:lineRule="auto"/>
        <w:rPr>
          <w:rFonts w:ascii="Times New Roman" w:hAnsi="Times New Roman" w:cs="Times New Roman"/>
          <w:b/>
          <w:bCs/>
          <w:sz w:val="28"/>
          <w:szCs w:val="28"/>
        </w:rPr>
      </w:pPr>
    </w:p>
    <w:p w14:paraId="38BFA898" w14:textId="77777777" w:rsidR="007B3AC0" w:rsidRDefault="007B3AC0" w:rsidP="00D91469">
      <w:pPr>
        <w:spacing w:line="360" w:lineRule="auto"/>
        <w:rPr>
          <w:rFonts w:ascii="Times New Roman" w:hAnsi="Times New Roman" w:cs="Times New Roman"/>
          <w:b/>
          <w:bCs/>
          <w:sz w:val="28"/>
          <w:szCs w:val="28"/>
        </w:rPr>
      </w:pPr>
    </w:p>
    <w:p w14:paraId="3CFA3690" w14:textId="42A406AB" w:rsidR="00DB6AB0" w:rsidRPr="003F2380" w:rsidRDefault="00AB3B43" w:rsidP="00330CD7">
      <w:pPr>
        <w:pStyle w:val="Heading1"/>
      </w:pPr>
      <w:bookmarkStart w:id="0" w:name="_Toc128516259"/>
      <w:r w:rsidRPr="003F2380">
        <w:lastRenderedPageBreak/>
        <w:t>KATA PENGANTAR</w:t>
      </w:r>
      <w:bookmarkEnd w:id="0"/>
    </w:p>
    <w:p w14:paraId="20B70B68" w14:textId="293D470F" w:rsidR="00AB3B43" w:rsidRDefault="00AB3B43" w:rsidP="00AB3B43">
      <w:pPr>
        <w:spacing w:line="360" w:lineRule="auto"/>
        <w:jc w:val="center"/>
        <w:rPr>
          <w:rFonts w:ascii="Times New Roman" w:hAnsi="Times New Roman" w:cs="Times New Roman"/>
          <w:sz w:val="24"/>
          <w:szCs w:val="24"/>
        </w:rPr>
      </w:pPr>
    </w:p>
    <w:p w14:paraId="7CBA7CD6" w14:textId="11FB5081" w:rsidR="00C4079B" w:rsidRDefault="00AB3B43" w:rsidP="00C407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uji dan syukur</w:t>
      </w:r>
      <w:r w:rsidR="002744D3">
        <w:rPr>
          <w:rFonts w:ascii="Times New Roman" w:hAnsi="Times New Roman" w:cs="Times New Roman"/>
          <w:sz w:val="24"/>
          <w:szCs w:val="24"/>
        </w:rPr>
        <w:t xml:space="preserve"> senantiasa kita ucapkan</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002744D3">
        <w:rPr>
          <w:rFonts w:ascii="Times New Roman" w:hAnsi="Times New Roman" w:cs="Times New Roman"/>
          <w:sz w:val="24"/>
          <w:szCs w:val="24"/>
        </w:rPr>
        <w:t>hadirat</w:t>
      </w:r>
      <w:proofErr w:type="spellEnd"/>
      <w:r>
        <w:rPr>
          <w:rFonts w:ascii="Times New Roman" w:hAnsi="Times New Roman" w:cs="Times New Roman"/>
          <w:sz w:val="24"/>
          <w:szCs w:val="24"/>
        </w:rPr>
        <w:t xml:space="preserve"> Allah SWT yang telah memberikan </w:t>
      </w:r>
      <w:r w:rsidR="002744D3">
        <w:rPr>
          <w:rFonts w:ascii="Times New Roman" w:hAnsi="Times New Roman" w:cs="Times New Roman"/>
          <w:sz w:val="24"/>
          <w:szCs w:val="24"/>
        </w:rPr>
        <w:t xml:space="preserve">rahmat, nikmat iman, dan nikmat kesehatan sehingga penulis dapat menyelesaikan laporan </w:t>
      </w:r>
      <w:r w:rsidR="00795C3D">
        <w:rPr>
          <w:rFonts w:ascii="Times New Roman" w:hAnsi="Times New Roman" w:cs="Times New Roman"/>
          <w:sz w:val="24"/>
          <w:szCs w:val="24"/>
        </w:rPr>
        <w:t>Seminar Usulan Riset</w:t>
      </w:r>
      <w:r w:rsidR="002744D3">
        <w:rPr>
          <w:rFonts w:ascii="Times New Roman" w:hAnsi="Times New Roman" w:cs="Times New Roman"/>
          <w:sz w:val="24"/>
          <w:szCs w:val="24"/>
        </w:rPr>
        <w:t xml:space="preserve"> ini dengan baik. Laporan </w:t>
      </w:r>
      <w:r w:rsidR="00795C3D">
        <w:rPr>
          <w:rFonts w:ascii="Times New Roman" w:hAnsi="Times New Roman" w:cs="Times New Roman"/>
          <w:sz w:val="24"/>
          <w:szCs w:val="24"/>
        </w:rPr>
        <w:t>Seminar Usulan Riset</w:t>
      </w:r>
      <w:r w:rsidR="002744D3">
        <w:rPr>
          <w:rFonts w:ascii="Times New Roman" w:hAnsi="Times New Roman" w:cs="Times New Roman"/>
          <w:sz w:val="24"/>
          <w:szCs w:val="24"/>
        </w:rPr>
        <w:t xml:space="preserve"> ini berjudul “</w:t>
      </w:r>
      <w:proofErr w:type="spellStart"/>
      <w:r w:rsidR="00FC3E27" w:rsidRPr="00FC3E27">
        <w:rPr>
          <w:rFonts w:ascii="Times New Roman" w:hAnsi="Times New Roman" w:cs="Times New Roman"/>
          <w:sz w:val="24"/>
          <w:szCs w:val="24"/>
        </w:rPr>
        <w:t>SAVIBot</w:t>
      </w:r>
      <w:proofErr w:type="spellEnd"/>
      <w:r w:rsidR="00FC3E27" w:rsidRPr="00FC3E27">
        <w:rPr>
          <w:rFonts w:ascii="Times New Roman" w:hAnsi="Times New Roman" w:cs="Times New Roman"/>
          <w:sz w:val="24"/>
          <w:szCs w:val="24"/>
        </w:rPr>
        <w:t xml:space="preserve"> : </w:t>
      </w:r>
      <w:r w:rsidR="00FC3E27" w:rsidRPr="00345BCC">
        <w:rPr>
          <w:rFonts w:ascii="Times New Roman" w:hAnsi="Times New Roman" w:cs="Times New Roman"/>
          <w:sz w:val="24"/>
          <w:szCs w:val="24"/>
        </w:rPr>
        <w:t xml:space="preserve">Virtual </w:t>
      </w:r>
      <w:proofErr w:type="spellStart"/>
      <w:r w:rsidR="00FC3E27" w:rsidRPr="00345BCC">
        <w:rPr>
          <w:rFonts w:ascii="Times New Roman" w:hAnsi="Times New Roman" w:cs="Times New Roman"/>
          <w:sz w:val="24"/>
          <w:szCs w:val="24"/>
        </w:rPr>
        <w:t>Assitant</w:t>
      </w:r>
      <w:proofErr w:type="spellEnd"/>
      <w:r w:rsidR="00FC3E27" w:rsidRPr="00345BCC">
        <w:rPr>
          <w:rFonts w:ascii="Times New Roman" w:hAnsi="Times New Roman" w:cs="Times New Roman"/>
          <w:sz w:val="24"/>
          <w:szCs w:val="24"/>
        </w:rPr>
        <w:t xml:space="preserve"> Bot</w:t>
      </w:r>
      <w:r w:rsidR="00FC3E27" w:rsidRPr="00FC3E27">
        <w:rPr>
          <w:rFonts w:ascii="Times New Roman" w:hAnsi="Times New Roman" w:cs="Times New Roman"/>
          <w:sz w:val="24"/>
          <w:szCs w:val="24"/>
        </w:rPr>
        <w:t xml:space="preserve"> untuk Interaksi dan Kendali Wahana Cerdas menggunakan Algoritme </w:t>
      </w:r>
      <w:proofErr w:type="spellStart"/>
      <w:r w:rsidR="00FC3E27" w:rsidRPr="00FC3E27">
        <w:rPr>
          <w:rFonts w:ascii="Times New Roman" w:hAnsi="Times New Roman" w:cs="Times New Roman"/>
          <w:sz w:val="24"/>
          <w:szCs w:val="24"/>
        </w:rPr>
        <w:t>Bidirectional</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Encoder</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Representation</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from</w:t>
      </w:r>
      <w:proofErr w:type="spellEnd"/>
      <w:r w:rsidR="00FC3E27" w:rsidRPr="00FC3E27">
        <w:rPr>
          <w:rFonts w:ascii="Times New Roman" w:hAnsi="Times New Roman" w:cs="Times New Roman"/>
          <w:sz w:val="24"/>
          <w:szCs w:val="24"/>
        </w:rPr>
        <w:t xml:space="preserve"> </w:t>
      </w:r>
      <w:proofErr w:type="spellStart"/>
      <w:r w:rsidR="00FC3E27" w:rsidRPr="00FC3E27">
        <w:rPr>
          <w:rFonts w:ascii="Times New Roman" w:hAnsi="Times New Roman" w:cs="Times New Roman"/>
          <w:sz w:val="24"/>
          <w:szCs w:val="24"/>
        </w:rPr>
        <w:t>Transformer</w:t>
      </w:r>
      <w:proofErr w:type="spellEnd"/>
      <w:r w:rsidR="002744D3">
        <w:rPr>
          <w:rFonts w:ascii="Times New Roman" w:hAnsi="Times New Roman" w:cs="Times New Roman"/>
          <w:sz w:val="24"/>
          <w:szCs w:val="24"/>
        </w:rPr>
        <w:t>”</w:t>
      </w:r>
      <w:r w:rsidR="007F4049">
        <w:rPr>
          <w:rFonts w:ascii="Times New Roman" w:hAnsi="Times New Roman" w:cs="Times New Roman"/>
          <w:sz w:val="24"/>
          <w:szCs w:val="24"/>
        </w:rPr>
        <w:t xml:space="preserve">. Penyusunan laporan </w:t>
      </w:r>
      <w:r w:rsidR="005F2656">
        <w:rPr>
          <w:rFonts w:ascii="Times New Roman" w:hAnsi="Times New Roman" w:cs="Times New Roman"/>
          <w:sz w:val="24"/>
          <w:szCs w:val="24"/>
        </w:rPr>
        <w:t>Seminar Usulan Riset</w:t>
      </w:r>
      <w:r w:rsidR="007F4049">
        <w:rPr>
          <w:rFonts w:ascii="Times New Roman" w:hAnsi="Times New Roman" w:cs="Times New Roman"/>
          <w:sz w:val="24"/>
          <w:szCs w:val="24"/>
        </w:rPr>
        <w:t xml:space="preserve"> ini merupakan syarat untuk </w:t>
      </w:r>
      <w:r w:rsidR="00B470EC">
        <w:rPr>
          <w:rFonts w:ascii="Times New Roman" w:hAnsi="Times New Roman" w:cs="Times New Roman"/>
          <w:sz w:val="24"/>
          <w:szCs w:val="24"/>
        </w:rPr>
        <w:t>menyelesaikan studi jenjang S1</w:t>
      </w:r>
      <w:r w:rsidR="007F4049">
        <w:rPr>
          <w:rFonts w:ascii="Times New Roman" w:hAnsi="Times New Roman" w:cs="Times New Roman"/>
          <w:sz w:val="24"/>
          <w:szCs w:val="24"/>
        </w:rPr>
        <w:t xml:space="preserve"> pada program sarjana Teknik Elektro pada Fakultas Matematika dan Ilmu Pengetahuan Alam di Universitas </w:t>
      </w:r>
      <w:proofErr w:type="spellStart"/>
      <w:r w:rsidR="007F4049">
        <w:rPr>
          <w:rFonts w:ascii="Times New Roman" w:hAnsi="Times New Roman" w:cs="Times New Roman"/>
          <w:sz w:val="24"/>
          <w:szCs w:val="24"/>
        </w:rPr>
        <w:t>Padjadjaran</w:t>
      </w:r>
      <w:proofErr w:type="spellEnd"/>
    </w:p>
    <w:p w14:paraId="6F24CE10" w14:textId="2A8E4206" w:rsidR="007F4049" w:rsidRDefault="007F4049" w:rsidP="00C407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yusunan laporan </w:t>
      </w:r>
      <w:r w:rsidR="00B470EC">
        <w:rPr>
          <w:rFonts w:ascii="Times New Roman" w:hAnsi="Times New Roman" w:cs="Times New Roman"/>
          <w:sz w:val="24"/>
          <w:szCs w:val="24"/>
        </w:rPr>
        <w:t>Seminar Usulan Riset</w:t>
      </w:r>
      <w:r>
        <w:rPr>
          <w:rFonts w:ascii="Times New Roman" w:hAnsi="Times New Roman" w:cs="Times New Roman"/>
          <w:sz w:val="24"/>
          <w:szCs w:val="24"/>
        </w:rPr>
        <w:t xml:space="preserve"> ini, banyak pihak yang membantu penulis dalam berbagai hal. Oleh karena itu, penulis sampaikan rasa terima kasih yang sedalam-dalamnya kepada : </w:t>
      </w:r>
    </w:p>
    <w:p w14:paraId="41260600" w14:textId="5EE2BC10" w:rsidR="0004773A" w:rsidRDefault="0004773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llah SWT yang telah menjaga dan melindungi penulis dalam </w:t>
      </w:r>
      <w:r w:rsidR="00B34F8B">
        <w:rPr>
          <w:rFonts w:ascii="Times New Roman" w:hAnsi="Times New Roman" w:cs="Times New Roman"/>
          <w:sz w:val="24"/>
          <w:szCs w:val="24"/>
        </w:rPr>
        <w:t>proses penyusunan laporan Seminar Usulan Riset</w:t>
      </w:r>
      <w:r>
        <w:rPr>
          <w:rFonts w:ascii="Times New Roman" w:hAnsi="Times New Roman" w:cs="Times New Roman"/>
          <w:sz w:val="24"/>
          <w:szCs w:val="24"/>
        </w:rPr>
        <w:t>.</w:t>
      </w:r>
    </w:p>
    <w:p w14:paraId="3B558E93" w14:textId="76951D62" w:rsidR="00D06318" w:rsidRPr="00D06318" w:rsidRDefault="00D06318" w:rsidP="00D06318">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Orang tua dan Seluruh Keluarga yang telah memberikan dorongan, doa, dan bantuan baik moral maupun materi.</w:t>
      </w:r>
    </w:p>
    <w:p w14:paraId="6880951B" w14:textId="646C61A0" w:rsidR="00C46D62" w:rsidRDefault="00C46D62"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etua Program Studi Teknik Elektro Universitas </w:t>
      </w:r>
      <w:proofErr w:type="spellStart"/>
      <w:r>
        <w:rPr>
          <w:rFonts w:ascii="Times New Roman" w:hAnsi="Times New Roman" w:cs="Times New Roman"/>
          <w:sz w:val="24"/>
          <w:szCs w:val="24"/>
        </w:rPr>
        <w:t>Padjadjaran</w:t>
      </w:r>
      <w:proofErr w:type="spellEnd"/>
      <w:r>
        <w:rPr>
          <w:rFonts w:ascii="Times New Roman" w:hAnsi="Times New Roman" w:cs="Times New Roman"/>
          <w:sz w:val="24"/>
          <w:szCs w:val="24"/>
        </w:rPr>
        <w:t xml:space="preserve">, </w:t>
      </w:r>
      <w:r w:rsidRPr="00C46D62">
        <w:rPr>
          <w:rFonts w:ascii="Times New Roman" w:hAnsi="Times New Roman" w:cs="Times New Roman"/>
          <w:sz w:val="24"/>
          <w:szCs w:val="24"/>
        </w:rPr>
        <w:t>Bapak Dr. Mohammad Taufik</w:t>
      </w:r>
      <w:r w:rsidR="00E30291">
        <w:rPr>
          <w:rFonts w:ascii="Times New Roman" w:hAnsi="Times New Roman" w:cs="Times New Roman"/>
          <w:sz w:val="24"/>
          <w:szCs w:val="24"/>
        </w:rPr>
        <w:t xml:space="preserve">, </w:t>
      </w:r>
      <w:r w:rsidR="00E30291" w:rsidRPr="00E30291">
        <w:rPr>
          <w:rFonts w:ascii="Times New Roman" w:hAnsi="Times New Roman" w:cs="Times New Roman"/>
          <w:sz w:val="24"/>
          <w:szCs w:val="24"/>
        </w:rPr>
        <w:t>M.Si</w:t>
      </w:r>
      <w:r w:rsidR="003A4F62">
        <w:rPr>
          <w:rFonts w:ascii="Times New Roman" w:hAnsi="Times New Roman" w:cs="Times New Roman"/>
          <w:sz w:val="24"/>
          <w:szCs w:val="24"/>
        </w:rPr>
        <w:t xml:space="preserve">. </w:t>
      </w:r>
    </w:p>
    <w:p w14:paraId="1042DB35" w14:textId="1BA08BAF" w:rsidR="005A125F" w:rsidRDefault="005A125F"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embimbing </w:t>
      </w:r>
      <w:r w:rsidR="008A106A">
        <w:rPr>
          <w:rFonts w:ascii="Times New Roman" w:hAnsi="Times New Roman" w:cs="Times New Roman"/>
          <w:sz w:val="24"/>
          <w:szCs w:val="24"/>
        </w:rPr>
        <w:t>pertama</w:t>
      </w:r>
      <w:r w:rsidR="00D1371B">
        <w:rPr>
          <w:rFonts w:ascii="Times New Roman" w:hAnsi="Times New Roman" w:cs="Times New Roman"/>
          <w:sz w:val="24"/>
          <w:szCs w:val="24"/>
        </w:rPr>
        <w:t xml:space="preserve"> dalam penyusunan tugas akhir</w:t>
      </w:r>
      <w:r>
        <w:rPr>
          <w:rFonts w:ascii="Times New Roman" w:hAnsi="Times New Roman" w:cs="Times New Roman"/>
          <w:sz w:val="24"/>
          <w:szCs w:val="24"/>
        </w:rPr>
        <w:t xml:space="preserve">, Bapak </w:t>
      </w:r>
      <w:r w:rsidR="008A106A" w:rsidRPr="008A106A">
        <w:rPr>
          <w:rFonts w:ascii="Times New Roman" w:hAnsi="Times New Roman" w:cs="Times New Roman"/>
          <w:sz w:val="24"/>
          <w:szCs w:val="24"/>
        </w:rPr>
        <w:t>Agus Trisanto, S.T., M.T., Ph.D.</w:t>
      </w:r>
    </w:p>
    <w:p w14:paraId="3AB40005" w14:textId="3465620E" w:rsidR="0029393D" w:rsidRDefault="008A106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Pembimbing kedua</w:t>
      </w:r>
      <w:r w:rsidR="00D1371B">
        <w:rPr>
          <w:rFonts w:ascii="Times New Roman" w:hAnsi="Times New Roman" w:cs="Times New Roman"/>
          <w:sz w:val="24"/>
          <w:szCs w:val="24"/>
        </w:rPr>
        <w:t xml:space="preserve"> dalam penyusunan tugas akhir</w:t>
      </w:r>
      <w:r>
        <w:rPr>
          <w:rFonts w:ascii="Times New Roman" w:hAnsi="Times New Roman" w:cs="Times New Roman"/>
          <w:sz w:val="24"/>
          <w:szCs w:val="24"/>
        </w:rPr>
        <w:t>, Ibu</w:t>
      </w:r>
      <w:r w:rsidRPr="008A106A">
        <w:t xml:space="preserve"> </w:t>
      </w:r>
      <w:r w:rsidR="00F45BA6" w:rsidRPr="00F45BA6">
        <w:rPr>
          <w:rFonts w:ascii="Times New Roman" w:hAnsi="Times New Roman" w:cs="Times New Roman"/>
          <w:sz w:val="24"/>
          <w:szCs w:val="24"/>
        </w:rPr>
        <w:t>Dessy Novita, ST., MT., Ph.D.</w:t>
      </w:r>
    </w:p>
    <w:p w14:paraId="306F77DF" w14:textId="4AFA9682" w:rsidR="00A71C7A" w:rsidRDefault="00A71C7A" w:rsidP="00320FC1">
      <w:pPr>
        <w:pStyle w:val="ListParagraph"/>
        <w:numPr>
          <w:ilvl w:val="0"/>
          <w:numId w:val="2"/>
        </w:numPr>
        <w:spacing w:line="360" w:lineRule="auto"/>
        <w:ind w:left="709" w:hanging="709"/>
        <w:jc w:val="both"/>
        <w:rPr>
          <w:rFonts w:ascii="Times New Roman" w:hAnsi="Times New Roman" w:cs="Times New Roman"/>
          <w:sz w:val="24"/>
          <w:szCs w:val="24"/>
        </w:rPr>
      </w:pPr>
      <w:r w:rsidRPr="00A71C7A">
        <w:rPr>
          <w:rFonts w:ascii="Times New Roman" w:hAnsi="Times New Roman" w:cs="Times New Roman"/>
          <w:sz w:val="24"/>
          <w:szCs w:val="24"/>
        </w:rPr>
        <w:t>Seluruh Dosen</w:t>
      </w:r>
      <w:r w:rsidR="00E05DCA">
        <w:rPr>
          <w:rFonts w:ascii="Times New Roman" w:hAnsi="Times New Roman" w:cs="Times New Roman"/>
          <w:sz w:val="24"/>
          <w:szCs w:val="24"/>
        </w:rPr>
        <w:t xml:space="preserve"> di Program Studi</w:t>
      </w:r>
      <w:r w:rsidRPr="00A71C7A">
        <w:rPr>
          <w:rFonts w:ascii="Times New Roman" w:hAnsi="Times New Roman" w:cs="Times New Roman"/>
          <w:sz w:val="24"/>
          <w:szCs w:val="24"/>
        </w:rPr>
        <w:t xml:space="preserve"> Teknik Elektro Universitas </w:t>
      </w:r>
      <w:proofErr w:type="spellStart"/>
      <w:r w:rsidRPr="00A71C7A">
        <w:rPr>
          <w:rFonts w:ascii="Times New Roman" w:hAnsi="Times New Roman" w:cs="Times New Roman"/>
          <w:sz w:val="24"/>
          <w:szCs w:val="24"/>
        </w:rPr>
        <w:t>Padjadjaran</w:t>
      </w:r>
      <w:proofErr w:type="spellEnd"/>
      <w:r w:rsidR="00E05DCA">
        <w:rPr>
          <w:rFonts w:ascii="Times New Roman" w:hAnsi="Times New Roman" w:cs="Times New Roman"/>
          <w:sz w:val="24"/>
          <w:szCs w:val="24"/>
        </w:rPr>
        <w:t>.</w:t>
      </w:r>
    </w:p>
    <w:p w14:paraId="0A6CD23F" w14:textId="24372E09" w:rsidR="00E05DCA" w:rsidRDefault="00E05DC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Seluruh Tenaga Kependidikan di Program Studi Teknik Elektro Universitas </w:t>
      </w:r>
      <w:proofErr w:type="spellStart"/>
      <w:r>
        <w:rPr>
          <w:rFonts w:ascii="Times New Roman" w:hAnsi="Times New Roman" w:cs="Times New Roman"/>
          <w:sz w:val="24"/>
          <w:szCs w:val="24"/>
        </w:rPr>
        <w:t>Padjadjaran</w:t>
      </w:r>
      <w:proofErr w:type="spellEnd"/>
      <w:r>
        <w:rPr>
          <w:rFonts w:ascii="Times New Roman" w:hAnsi="Times New Roman" w:cs="Times New Roman"/>
          <w:sz w:val="24"/>
          <w:szCs w:val="24"/>
        </w:rPr>
        <w:t>.</w:t>
      </w:r>
    </w:p>
    <w:p w14:paraId="08941464" w14:textId="776DECED" w:rsidR="005D19A5" w:rsidRDefault="006D20F0"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Rekan</w:t>
      </w:r>
      <w:r w:rsidR="009A6A70">
        <w:rPr>
          <w:rFonts w:ascii="Times New Roman" w:hAnsi="Times New Roman" w:cs="Times New Roman"/>
          <w:sz w:val="24"/>
          <w:szCs w:val="24"/>
        </w:rPr>
        <w:t xml:space="preserve"> dalam pengerjaan proyek tugas akhir</w:t>
      </w:r>
      <w:r>
        <w:rPr>
          <w:rFonts w:ascii="Times New Roman" w:hAnsi="Times New Roman" w:cs="Times New Roman"/>
          <w:sz w:val="24"/>
          <w:szCs w:val="24"/>
        </w:rPr>
        <w:t>,</w:t>
      </w:r>
      <w:r w:rsidR="008553A3">
        <w:rPr>
          <w:rFonts w:ascii="Times New Roman" w:hAnsi="Times New Roman" w:cs="Times New Roman"/>
          <w:sz w:val="24"/>
          <w:szCs w:val="24"/>
        </w:rPr>
        <w:t xml:space="preserve"> </w:t>
      </w:r>
      <w:r>
        <w:rPr>
          <w:rFonts w:ascii="Times New Roman" w:hAnsi="Times New Roman" w:cs="Times New Roman"/>
          <w:sz w:val="24"/>
          <w:szCs w:val="24"/>
        </w:rPr>
        <w:t>Zaki Maulana Rabbani, Muhammad Faishal Azhar Suherman</w:t>
      </w:r>
      <w:r w:rsidR="00B17A30">
        <w:rPr>
          <w:rFonts w:ascii="Times New Roman" w:hAnsi="Times New Roman" w:cs="Times New Roman"/>
          <w:sz w:val="24"/>
          <w:szCs w:val="24"/>
        </w:rPr>
        <w:t>,</w:t>
      </w:r>
      <w:r w:rsidR="008553A3">
        <w:rPr>
          <w:rFonts w:ascii="Times New Roman" w:hAnsi="Times New Roman" w:cs="Times New Roman"/>
          <w:sz w:val="24"/>
          <w:szCs w:val="24"/>
        </w:rPr>
        <w:t xml:space="preserve"> </w:t>
      </w:r>
      <w:r w:rsidR="00D61286">
        <w:rPr>
          <w:rFonts w:ascii="Times New Roman" w:hAnsi="Times New Roman" w:cs="Times New Roman"/>
          <w:sz w:val="24"/>
          <w:szCs w:val="24"/>
        </w:rPr>
        <w:t>Muhammad</w:t>
      </w:r>
      <w:r w:rsidR="00A6198A">
        <w:rPr>
          <w:rFonts w:ascii="Times New Roman" w:hAnsi="Times New Roman" w:cs="Times New Roman"/>
          <w:sz w:val="24"/>
          <w:szCs w:val="24"/>
        </w:rPr>
        <w:t xml:space="preserve"> </w:t>
      </w:r>
      <w:proofErr w:type="spellStart"/>
      <w:r w:rsidR="00A6198A">
        <w:rPr>
          <w:rFonts w:ascii="Times New Roman" w:hAnsi="Times New Roman" w:cs="Times New Roman"/>
          <w:sz w:val="24"/>
          <w:szCs w:val="24"/>
        </w:rPr>
        <w:t>Aydiner</w:t>
      </w:r>
      <w:proofErr w:type="spellEnd"/>
      <w:r w:rsidR="00A6198A">
        <w:rPr>
          <w:rFonts w:ascii="Times New Roman" w:hAnsi="Times New Roman" w:cs="Times New Roman"/>
          <w:sz w:val="24"/>
          <w:szCs w:val="24"/>
        </w:rPr>
        <w:t xml:space="preserve"> </w:t>
      </w:r>
      <w:proofErr w:type="spellStart"/>
      <w:r w:rsidR="00383D83">
        <w:rPr>
          <w:rFonts w:ascii="Times New Roman" w:hAnsi="Times New Roman" w:cs="Times New Roman"/>
          <w:sz w:val="24"/>
          <w:szCs w:val="24"/>
        </w:rPr>
        <w:t>R</w:t>
      </w:r>
      <w:r w:rsidR="00A6198A" w:rsidRPr="00A6198A">
        <w:rPr>
          <w:rFonts w:ascii="Times New Roman" w:hAnsi="Times New Roman" w:cs="Times New Roman"/>
          <w:sz w:val="24"/>
          <w:szCs w:val="24"/>
        </w:rPr>
        <w:t>izq</w:t>
      </w:r>
      <w:r w:rsidR="00152BD8">
        <w:rPr>
          <w:rFonts w:ascii="Times New Roman" w:hAnsi="Times New Roman" w:cs="Times New Roman"/>
          <w:sz w:val="24"/>
          <w:szCs w:val="24"/>
        </w:rPr>
        <w:t>u</w:t>
      </w:r>
      <w:r w:rsidR="00A6198A" w:rsidRPr="00A6198A">
        <w:rPr>
          <w:rFonts w:ascii="Times New Roman" w:hAnsi="Times New Roman" w:cs="Times New Roman"/>
          <w:sz w:val="24"/>
          <w:szCs w:val="24"/>
        </w:rPr>
        <w:t>rrahman</w:t>
      </w:r>
      <w:proofErr w:type="spellEnd"/>
      <w:r w:rsidR="008F4049">
        <w:rPr>
          <w:rFonts w:ascii="Times New Roman" w:hAnsi="Times New Roman" w:cs="Times New Roman"/>
          <w:sz w:val="24"/>
          <w:szCs w:val="24"/>
        </w:rPr>
        <w:t xml:space="preserve">, </w:t>
      </w:r>
      <w:r w:rsidR="008F4049" w:rsidRPr="008F4049">
        <w:rPr>
          <w:rFonts w:ascii="Times New Roman" w:hAnsi="Times New Roman" w:cs="Times New Roman"/>
          <w:sz w:val="24"/>
          <w:szCs w:val="24"/>
        </w:rPr>
        <w:t xml:space="preserve">Theofilus </w:t>
      </w:r>
      <w:proofErr w:type="spellStart"/>
      <w:r w:rsidR="008F4049" w:rsidRPr="008F4049">
        <w:rPr>
          <w:rFonts w:ascii="Times New Roman" w:hAnsi="Times New Roman" w:cs="Times New Roman"/>
          <w:sz w:val="24"/>
          <w:szCs w:val="24"/>
        </w:rPr>
        <w:t>Tjipar</w:t>
      </w:r>
      <w:proofErr w:type="spellEnd"/>
      <w:r w:rsidR="008F4049" w:rsidRPr="008F4049">
        <w:rPr>
          <w:rFonts w:ascii="Times New Roman" w:hAnsi="Times New Roman" w:cs="Times New Roman"/>
          <w:sz w:val="24"/>
          <w:szCs w:val="24"/>
        </w:rPr>
        <w:t xml:space="preserve"> </w:t>
      </w:r>
      <w:proofErr w:type="spellStart"/>
      <w:r w:rsidR="008F4049" w:rsidRPr="008F4049">
        <w:rPr>
          <w:rFonts w:ascii="Times New Roman" w:hAnsi="Times New Roman" w:cs="Times New Roman"/>
          <w:sz w:val="24"/>
          <w:szCs w:val="24"/>
        </w:rPr>
        <w:t>Mikhaelo</w:t>
      </w:r>
      <w:proofErr w:type="spellEnd"/>
      <w:r w:rsidR="008F4049">
        <w:rPr>
          <w:rFonts w:ascii="Times New Roman" w:hAnsi="Times New Roman" w:cs="Times New Roman"/>
          <w:sz w:val="24"/>
          <w:szCs w:val="24"/>
        </w:rPr>
        <w:t xml:space="preserve"> Simbolan, </w:t>
      </w:r>
      <w:r w:rsidR="0087350B" w:rsidRPr="0087350B">
        <w:rPr>
          <w:rFonts w:ascii="Times New Roman" w:hAnsi="Times New Roman" w:cs="Times New Roman"/>
          <w:sz w:val="24"/>
          <w:szCs w:val="24"/>
        </w:rPr>
        <w:t xml:space="preserve">Ulayya Salsabila </w:t>
      </w:r>
      <w:proofErr w:type="spellStart"/>
      <w:r w:rsidR="0087350B" w:rsidRPr="0087350B">
        <w:rPr>
          <w:rFonts w:ascii="Times New Roman" w:hAnsi="Times New Roman" w:cs="Times New Roman"/>
          <w:sz w:val="24"/>
          <w:szCs w:val="24"/>
        </w:rPr>
        <w:t>Helfiandri</w:t>
      </w:r>
      <w:proofErr w:type="spellEnd"/>
      <w:r w:rsidR="0087350B">
        <w:rPr>
          <w:rFonts w:ascii="Times New Roman" w:hAnsi="Times New Roman" w:cs="Times New Roman"/>
          <w:sz w:val="24"/>
          <w:szCs w:val="24"/>
        </w:rPr>
        <w:t xml:space="preserve">, dan </w:t>
      </w:r>
      <w:r w:rsidR="0087350B" w:rsidRPr="0087350B">
        <w:rPr>
          <w:rFonts w:ascii="Times New Roman" w:hAnsi="Times New Roman" w:cs="Times New Roman"/>
          <w:sz w:val="24"/>
          <w:szCs w:val="24"/>
        </w:rPr>
        <w:t>Maryam Al Faqiroh</w:t>
      </w:r>
    </w:p>
    <w:p w14:paraId="5D00E2FE" w14:textId="0E7866D6" w:rsidR="00C4079B" w:rsidRPr="00400E69" w:rsidRDefault="00B17A30" w:rsidP="00400E69">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Semua pihak yang telah membantu dalam menyel</w:t>
      </w:r>
      <w:r w:rsidR="00691651">
        <w:rPr>
          <w:rFonts w:ascii="Times New Roman" w:hAnsi="Times New Roman" w:cs="Times New Roman"/>
          <w:sz w:val="24"/>
          <w:szCs w:val="24"/>
        </w:rPr>
        <w:t>e</w:t>
      </w:r>
      <w:r>
        <w:rPr>
          <w:rFonts w:ascii="Times New Roman" w:hAnsi="Times New Roman" w:cs="Times New Roman"/>
          <w:sz w:val="24"/>
          <w:szCs w:val="24"/>
        </w:rPr>
        <w:t>saikan laporan</w:t>
      </w:r>
      <w:r w:rsidR="0000036B">
        <w:rPr>
          <w:rFonts w:ascii="Times New Roman" w:hAnsi="Times New Roman" w:cs="Times New Roman"/>
          <w:sz w:val="24"/>
          <w:szCs w:val="24"/>
        </w:rPr>
        <w:t xml:space="preserve"> Seminar Usulan Riset</w:t>
      </w:r>
      <w:r>
        <w:rPr>
          <w:rFonts w:ascii="Times New Roman" w:hAnsi="Times New Roman" w:cs="Times New Roman"/>
          <w:sz w:val="24"/>
          <w:szCs w:val="24"/>
        </w:rPr>
        <w:t xml:space="preserve"> ini.</w:t>
      </w:r>
    </w:p>
    <w:p w14:paraId="2C246991" w14:textId="5A44E2DB" w:rsidR="00B17A30" w:rsidRDefault="00B17A30" w:rsidP="00C4079B">
      <w:pPr>
        <w:pStyle w:val="ListParagraph"/>
        <w:spacing w:line="360" w:lineRule="auto"/>
        <w:ind w:left="0" w:firstLine="720"/>
        <w:jc w:val="both"/>
        <w:rPr>
          <w:rFonts w:ascii="Times New Roman" w:hAnsi="Times New Roman" w:cs="Times New Roman"/>
          <w:sz w:val="24"/>
          <w:szCs w:val="24"/>
        </w:rPr>
      </w:pPr>
      <w:r w:rsidRPr="00C4079B">
        <w:rPr>
          <w:rFonts w:ascii="Times New Roman" w:hAnsi="Times New Roman" w:cs="Times New Roman"/>
          <w:sz w:val="24"/>
          <w:szCs w:val="24"/>
        </w:rPr>
        <w:t xml:space="preserve">Penulis mohon maaf apabila dalam pengerjaan laporan </w:t>
      </w:r>
      <w:r w:rsidR="00D61286">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masih terdapat banyak kekurangan dan terdapat banyak kesalahan kata. Dengan demikian, penulis memohon pembaca untuk memberikan kritik dan saran yang dapat membangun demi kesempurnaan laporan </w:t>
      </w:r>
      <w:r w:rsidR="000164C0">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Semoga laporan </w:t>
      </w:r>
      <w:r w:rsidR="00470814">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dapat memberikan informasi yang bermanfaat bagi masyarakat untuk pengembangan wawasan dan peningkatan ilmu pengetahuan bagi semua pihak.</w:t>
      </w:r>
    </w:p>
    <w:p w14:paraId="2278EA48" w14:textId="13C09F41" w:rsidR="003D1147" w:rsidRDefault="003D1147" w:rsidP="00C4079B">
      <w:pPr>
        <w:pStyle w:val="ListParagraph"/>
        <w:spacing w:line="360" w:lineRule="auto"/>
        <w:ind w:left="0" w:firstLine="720"/>
        <w:jc w:val="both"/>
        <w:rPr>
          <w:rFonts w:ascii="Times New Roman" w:hAnsi="Times New Roman" w:cs="Times New Roman"/>
          <w:sz w:val="24"/>
          <w:szCs w:val="24"/>
        </w:rPr>
      </w:pPr>
    </w:p>
    <w:p w14:paraId="5FAA44F2" w14:textId="67ECF84A" w:rsidR="003D1147" w:rsidRPr="00C4079B" w:rsidRDefault="003D1147" w:rsidP="00C4079B">
      <w:pPr>
        <w:pStyle w:val="ListParagraph"/>
        <w:spacing w:line="360" w:lineRule="auto"/>
        <w:ind w:left="0" w:firstLine="720"/>
        <w:jc w:val="both"/>
        <w:rPr>
          <w:rFonts w:ascii="Times New Roman" w:hAnsi="Times New Roman" w:cs="Times New Roman"/>
          <w:sz w:val="24"/>
          <w:szCs w:val="24"/>
        </w:rPr>
      </w:pPr>
    </w:p>
    <w:p w14:paraId="78911672" w14:textId="08FE0C9F" w:rsidR="00DB6AB0" w:rsidRDefault="003D1147" w:rsidP="00D91469">
      <w:pPr>
        <w:spacing w:line="360" w:lineRule="auto"/>
        <w:rPr>
          <w:rFonts w:ascii="Times New Roman" w:hAnsi="Times New Roman" w:cs="Times New Roman"/>
          <w:b/>
          <w:bCs/>
          <w:sz w:val="28"/>
          <w:szCs w:val="28"/>
        </w:rPr>
      </w:pPr>
      <w:r w:rsidRPr="003D1147">
        <w:rPr>
          <w:rFonts w:ascii="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0CF86FF0" wp14:editId="5EB20D4F">
                <wp:simplePos x="0" y="0"/>
                <wp:positionH relativeFrom="margin">
                  <wp:align>right</wp:align>
                </wp:positionH>
                <wp:positionV relativeFrom="paragraph">
                  <wp:posOffset>8890</wp:posOffset>
                </wp:positionV>
                <wp:extent cx="2360930" cy="231330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043485"/>
                        </a:xfrm>
                        <a:prstGeom prst="rect">
                          <a:avLst/>
                        </a:prstGeom>
                        <a:noFill/>
                        <a:ln w="9525">
                          <a:noFill/>
                          <a:miter lim="800000"/>
                          <a:headEnd/>
                          <a:tailEnd/>
                        </a:ln>
                      </wps:spPr>
                      <wps:txbx>
                        <w:txbxContent>
                          <w:p w14:paraId="7534172F" w14:textId="50D22B57" w:rsidR="003D1147" w:rsidRPr="003D1147" w:rsidRDefault="00E22DFA" w:rsidP="003D1147">
                            <w:pPr>
                              <w:jc w:val="right"/>
                              <w:rPr>
                                <w:rFonts w:ascii="Times New Roman" w:hAnsi="Times New Roman" w:cs="Times New Roman"/>
                                <w:color w:val="FF0000"/>
                                <w:sz w:val="24"/>
                                <w:szCs w:val="24"/>
                              </w:rPr>
                            </w:pPr>
                            <w:proofErr w:type="spellStart"/>
                            <w:r>
                              <w:rPr>
                                <w:rFonts w:ascii="Times New Roman" w:hAnsi="Times New Roman" w:cs="Times New Roman"/>
                                <w:sz w:val="24"/>
                                <w:szCs w:val="24"/>
                              </w:rPr>
                              <w:t>Jatinangor</w:t>
                            </w:r>
                            <w:proofErr w:type="spellEnd"/>
                            <w:r w:rsidR="003D1147" w:rsidRPr="003D1147">
                              <w:rPr>
                                <w:rFonts w:ascii="Times New Roman" w:hAnsi="Times New Roman" w:cs="Times New Roman"/>
                                <w:sz w:val="24"/>
                                <w:szCs w:val="24"/>
                              </w:rPr>
                              <w:t xml:space="preserve">, </w:t>
                            </w:r>
                            <w:r w:rsidR="00A14D21">
                              <w:rPr>
                                <w:rFonts w:ascii="Times New Roman" w:hAnsi="Times New Roman" w:cs="Times New Roman"/>
                                <w:sz w:val="24"/>
                                <w:szCs w:val="24"/>
                              </w:rPr>
                              <w:t>.........</w:t>
                            </w:r>
                          </w:p>
                          <w:p w14:paraId="4821A1C8" w14:textId="5450C046"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Penulis</w:t>
                            </w:r>
                          </w:p>
                          <w:p w14:paraId="70940796" w14:textId="434A8E0D" w:rsidR="00C011D4" w:rsidRDefault="00C011D4" w:rsidP="003D1147">
                            <w:pPr>
                              <w:jc w:val="right"/>
                              <w:rPr>
                                <w:rFonts w:ascii="Times New Roman" w:hAnsi="Times New Roman" w:cs="Times New Roman"/>
                                <w:noProof/>
                                <w:sz w:val="24"/>
                                <w:szCs w:val="24"/>
                              </w:rPr>
                            </w:pPr>
                          </w:p>
                          <w:p w14:paraId="1E385AD9" w14:textId="0952ABA2" w:rsidR="00B162D0" w:rsidRDefault="00B162D0" w:rsidP="003D1147">
                            <w:pPr>
                              <w:jc w:val="right"/>
                              <w:rPr>
                                <w:rFonts w:ascii="Times New Roman" w:hAnsi="Times New Roman" w:cs="Times New Roman"/>
                                <w:noProof/>
                                <w:sz w:val="24"/>
                                <w:szCs w:val="24"/>
                              </w:rPr>
                            </w:pPr>
                          </w:p>
                          <w:p w14:paraId="438F1428" w14:textId="77777777" w:rsidR="00B162D0" w:rsidRPr="003D1147" w:rsidRDefault="00B162D0" w:rsidP="003D1147">
                            <w:pPr>
                              <w:jc w:val="right"/>
                              <w:rPr>
                                <w:rFonts w:ascii="Times New Roman" w:hAnsi="Times New Roman" w:cs="Times New Roman"/>
                                <w:sz w:val="24"/>
                                <w:szCs w:val="24"/>
                              </w:rPr>
                            </w:pPr>
                          </w:p>
                          <w:p w14:paraId="74CE0A09" w14:textId="055A2915"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Reyhan Devar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CF86FF0" id="_x0000_s1029" type="#_x0000_t202" style="position:absolute;margin-left:134.7pt;margin-top:.7pt;width:185.9pt;height:182.15pt;z-index:251658240;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" filled="f" stroked="f">
                <v:textbox>
                  <w:txbxContent>
                    <w:p w14:paraId="7534172F" w14:textId="50D22B57" w:rsidR="003D1147" w:rsidRPr="003D1147" w:rsidRDefault="00E22DFA" w:rsidP="003D1147">
                      <w:pPr>
                        <w:jc w:val="right"/>
                        <w:rPr>
                          <w:rFonts w:ascii="Times New Roman" w:hAnsi="Times New Roman" w:cs="Times New Roman"/>
                          <w:color w:val="FF0000"/>
                          <w:sz w:val="24"/>
                          <w:szCs w:val="24"/>
                        </w:rPr>
                      </w:pPr>
                      <w:proofErr w:type="spellStart"/>
                      <w:r>
                        <w:rPr>
                          <w:rFonts w:ascii="Times New Roman" w:hAnsi="Times New Roman" w:cs="Times New Roman"/>
                          <w:sz w:val="24"/>
                          <w:szCs w:val="24"/>
                        </w:rPr>
                        <w:t>Jatinangor</w:t>
                      </w:r>
                      <w:proofErr w:type="spellEnd"/>
                      <w:r w:rsidR="003D1147" w:rsidRPr="003D1147">
                        <w:rPr>
                          <w:rFonts w:ascii="Times New Roman" w:hAnsi="Times New Roman" w:cs="Times New Roman"/>
                          <w:sz w:val="24"/>
                          <w:szCs w:val="24"/>
                        </w:rPr>
                        <w:t xml:space="preserve">, </w:t>
                      </w:r>
                      <w:r w:rsidR="00A14D21">
                        <w:rPr>
                          <w:rFonts w:ascii="Times New Roman" w:hAnsi="Times New Roman" w:cs="Times New Roman"/>
                          <w:sz w:val="24"/>
                          <w:szCs w:val="24"/>
                        </w:rPr>
                        <w:t>.........</w:t>
                      </w:r>
                    </w:p>
                    <w:p w14:paraId="4821A1C8" w14:textId="5450C046"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Penulis</w:t>
                      </w:r>
                    </w:p>
                    <w:p w14:paraId="70940796" w14:textId="434A8E0D" w:rsidR="00C011D4" w:rsidRDefault="00C011D4" w:rsidP="003D1147">
                      <w:pPr>
                        <w:jc w:val="right"/>
                        <w:rPr>
                          <w:rFonts w:ascii="Times New Roman" w:hAnsi="Times New Roman" w:cs="Times New Roman"/>
                          <w:noProof/>
                          <w:sz w:val="24"/>
                          <w:szCs w:val="24"/>
                        </w:rPr>
                      </w:pPr>
                    </w:p>
                    <w:p w14:paraId="1E385AD9" w14:textId="0952ABA2" w:rsidR="00B162D0" w:rsidRDefault="00B162D0" w:rsidP="003D1147">
                      <w:pPr>
                        <w:jc w:val="right"/>
                        <w:rPr>
                          <w:rFonts w:ascii="Times New Roman" w:hAnsi="Times New Roman" w:cs="Times New Roman"/>
                          <w:noProof/>
                          <w:sz w:val="24"/>
                          <w:szCs w:val="24"/>
                        </w:rPr>
                      </w:pPr>
                    </w:p>
                    <w:p w14:paraId="438F1428" w14:textId="77777777" w:rsidR="00B162D0" w:rsidRPr="003D1147" w:rsidRDefault="00B162D0" w:rsidP="003D1147">
                      <w:pPr>
                        <w:jc w:val="right"/>
                        <w:rPr>
                          <w:rFonts w:ascii="Times New Roman" w:hAnsi="Times New Roman" w:cs="Times New Roman"/>
                          <w:sz w:val="24"/>
                          <w:szCs w:val="24"/>
                        </w:rPr>
                      </w:pPr>
                    </w:p>
                    <w:p w14:paraId="74CE0A09" w14:textId="055A2915"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Reyhan Devara</w:t>
                      </w:r>
                    </w:p>
                  </w:txbxContent>
                </v:textbox>
                <w10:wrap type="square" anchorx="margin"/>
              </v:shape>
            </w:pict>
          </mc:Fallback>
        </mc:AlternateContent>
      </w:r>
    </w:p>
    <w:p w14:paraId="1E86387E" w14:textId="1E320887" w:rsidR="00DB6AB0" w:rsidRDefault="00DB6AB0" w:rsidP="00D91469">
      <w:pPr>
        <w:spacing w:line="360" w:lineRule="auto"/>
        <w:rPr>
          <w:rFonts w:ascii="Times New Roman" w:hAnsi="Times New Roman" w:cs="Times New Roman"/>
          <w:b/>
          <w:bCs/>
          <w:sz w:val="28"/>
          <w:szCs w:val="28"/>
        </w:rPr>
      </w:pPr>
    </w:p>
    <w:p w14:paraId="007DD2DA" w14:textId="760EA452" w:rsidR="00DB6AB0" w:rsidRDefault="00DB6AB0" w:rsidP="00D91469">
      <w:pPr>
        <w:spacing w:line="360" w:lineRule="auto"/>
        <w:rPr>
          <w:rFonts w:ascii="Times New Roman" w:hAnsi="Times New Roman" w:cs="Times New Roman"/>
          <w:b/>
          <w:bCs/>
          <w:sz w:val="28"/>
          <w:szCs w:val="28"/>
        </w:rPr>
      </w:pPr>
    </w:p>
    <w:p w14:paraId="2AC2E7A9" w14:textId="123E05CE" w:rsidR="00DB6AB0" w:rsidRDefault="00DB6AB0" w:rsidP="00D91469">
      <w:pPr>
        <w:spacing w:line="360" w:lineRule="auto"/>
        <w:rPr>
          <w:rFonts w:ascii="Times New Roman" w:hAnsi="Times New Roman" w:cs="Times New Roman"/>
          <w:b/>
          <w:bCs/>
          <w:sz w:val="28"/>
          <w:szCs w:val="28"/>
        </w:rPr>
      </w:pPr>
    </w:p>
    <w:p w14:paraId="70716748" w14:textId="49941EE1" w:rsidR="00DB6AB0" w:rsidRDefault="00DB6AB0" w:rsidP="00D91469">
      <w:pPr>
        <w:spacing w:line="360" w:lineRule="auto"/>
        <w:rPr>
          <w:rFonts w:ascii="Times New Roman" w:hAnsi="Times New Roman" w:cs="Times New Roman"/>
          <w:b/>
          <w:bCs/>
          <w:sz w:val="28"/>
          <w:szCs w:val="28"/>
        </w:rPr>
      </w:pPr>
    </w:p>
    <w:p w14:paraId="527182F7" w14:textId="67BA26C7" w:rsidR="00DB6AB0" w:rsidRDefault="00DB6AB0" w:rsidP="00D91469">
      <w:pPr>
        <w:spacing w:line="360" w:lineRule="auto"/>
        <w:rPr>
          <w:rFonts w:ascii="Times New Roman" w:hAnsi="Times New Roman" w:cs="Times New Roman"/>
          <w:b/>
          <w:bCs/>
          <w:sz w:val="28"/>
          <w:szCs w:val="28"/>
        </w:rPr>
      </w:pPr>
    </w:p>
    <w:p w14:paraId="6B6E9375" w14:textId="0C1BD051" w:rsidR="00DB6AB0" w:rsidRDefault="00DB6AB0" w:rsidP="00D91469">
      <w:pPr>
        <w:spacing w:line="360" w:lineRule="auto"/>
        <w:rPr>
          <w:rFonts w:ascii="Times New Roman" w:hAnsi="Times New Roman" w:cs="Times New Roman"/>
          <w:b/>
          <w:bCs/>
          <w:sz w:val="28"/>
          <w:szCs w:val="28"/>
        </w:rPr>
      </w:pPr>
    </w:p>
    <w:p w14:paraId="22135A9E" w14:textId="5B8812CC" w:rsidR="00DB6AB0" w:rsidRDefault="00DB6AB0" w:rsidP="00D91469">
      <w:pPr>
        <w:spacing w:line="360" w:lineRule="auto"/>
        <w:rPr>
          <w:rFonts w:ascii="Times New Roman" w:hAnsi="Times New Roman" w:cs="Times New Roman"/>
          <w:b/>
          <w:bCs/>
          <w:sz w:val="28"/>
          <w:szCs w:val="28"/>
        </w:rPr>
      </w:pPr>
    </w:p>
    <w:p w14:paraId="0E460D2E" w14:textId="6924730C" w:rsidR="00DB6AB0" w:rsidRDefault="00DB6AB0" w:rsidP="00D91469">
      <w:pPr>
        <w:spacing w:line="360" w:lineRule="auto"/>
        <w:rPr>
          <w:rFonts w:ascii="Times New Roman" w:hAnsi="Times New Roman" w:cs="Times New Roman"/>
          <w:b/>
          <w:bCs/>
          <w:sz w:val="28"/>
          <w:szCs w:val="28"/>
        </w:rPr>
      </w:pPr>
    </w:p>
    <w:p w14:paraId="79E849C5" w14:textId="5F630034" w:rsidR="00DB6AB0" w:rsidRDefault="00DB6AB0" w:rsidP="00D91469">
      <w:pPr>
        <w:spacing w:line="360" w:lineRule="auto"/>
        <w:rPr>
          <w:rFonts w:ascii="Times New Roman" w:hAnsi="Times New Roman" w:cs="Times New Roman"/>
          <w:b/>
          <w:bCs/>
          <w:sz w:val="28"/>
          <w:szCs w:val="28"/>
        </w:rPr>
      </w:pPr>
    </w:p>
    <w:p w14:paraId="740BAB9F" w14:textId="7EC3DFB4" w:rsidR="00DB6AB0" w:rsidRDefault="00DB6AB0" w:rsidP="00D91469">
      <w:pPr>
        <w:spacing w:line="360" w:lineRule="auto"/>
        <w:rPr>
          <w:rFonts w:ascii="Times New Roman" w:hAnsi="Times New Roman" w:cs="Times New Roman"/>
          <w:b/>
          <w:bCs/>
          <w:sz w:val="28"/>
          <w:szCs w:val="28"/>
        </w:rPr>
      </w:pPr>
    </w:p>
    <w:p w14:paraId="3B6A00CA" w14:textId="6CAD1DB9" w:rsidR="00DB6AB0" w:rsidRDefault="00DB6AB0" w:rsidP="00D91469">
      <w:pPr>
        <w:spacing w:line="360" w:lineRule="auto"/>
        <w:rPr>
          <w:rFonts w:ascii="Times New Roman" w:hAnsi="Times New Roman" w:cs="Times New Roman"/>
          <w:b/>
          <w:bCs/>
          <w:sz w:val="28"/>
          <w:szCs w:val="28"/>
        </w:rPr>
      </w:pPr>
    </w:p>
    <w:p w14:paraId="485A21F7" w14:textId="44D5DFF7" w:rsidR="00DB6AB0" w:rsidRDefault="00DB6AB0" w:rsidP="00D91469">
      <w:pPr>
        <w:spacing w:line="360" w:lineRule="auto"/>
        <w:rPr>
          <w:rFonts w:ascii="Times New Roman" w:hAnsi="Times New Roman" w:cs="Times New Roman"/>
          <w:b/>
          <w:bCs/>
          <w:sz w:val="28"/>
          <w:szCs w:val="28"/>
        </w:rPr>
      </w:pPr>
    </w:p>
    <w:p w14:paraId="56DC5927" w14:textId="77777777" w:rsidR="00073983" w:rsidRDefault="00073983" w:rsidP="00D91469">
      <w:pPr>
        <w:spacing w:line="360" w:lineRule="auto"/>
        <w:rPr>
          <w:rFonts w:ascii="Times New Roman" w:hAnsi="Times New Roman" w:cs="Times New Roman"/>
          <w:b/>
          <w:bCs/>
          <w:sz w:val="28"/>
          <w:szCs w:val="28"/>
        </w:rPr>
      </w:pPr>
    </w:p>
    <w:p w14:paraId="31906E2B" w14:textId="60F25FD0" w:rsidR="005D6755" w:rsidRPr="003F2380" w:rsidRDefault="00A65FD7" w:rsidP="00330CD7">
      <w:pPr>
        <w:pStyle w:val="Heading1"/>
      </w:pPr>
      <w:bookmarkStart w:id="1" w:name="_Toc128516260"/>
      <w:r w:rsidRPr="003F2380">
        <w:lastRenderedPageBreak/>
        <w:t>DAFTAR ISI</w:t>
      </w:r>
      <w:bookmarkEnd w:id="1"/>
    </w:p>
    <w:sdt>
      <w:sdtPr>
        <w:rPr>
          <w:rFonts w:asciiTheme="minorHAnsi" w:eastAsiaTheme="minorHAnsi" w:hAnsiTheme="minorHAnsi" w:cstheme="minorBidi"/>
          <w:color w:val="auto"/>
          <w:sz w:val="22"/>
          <w:szCs w:val="22"/>
          <w:lang w:val="id-ID"/>
        </w:rPr>
        <w:id w:val="-1805375633"/>
        <w:docPartObj>
          <w:docPartGallery w:val="Table of Contents"/>
          <w:docPartUnique/>
        </w:docPartObj>
      </w:sdtPr>
      <w:sdtEndPr>
        <w:rPr>
          <w:b/>
          <w:bCs/>
          <w:noProof/>
        </w:rPr>
      </w:sdtEndPr>
      <w:sdtContent>
        <w:p w14:paraId="07988CFC" w14:textId="01C1B6D4" w:rsidR="00763355" w:rsidRPr="005B2301" w:rsidRDefault="00763355" w:rsidP="00330CD7">
          <w:pPr>
            <w:pStyle w:val="TOCHeading"/>
            <w:rPr>
              <w:rFonts w:asciiTheme="majorBidi" w:hAnsiTheme="majorBidi"/>
              <w:sz w:val="24"/>
              <w:szCs w:val="24"/>
            </w:rPr>
          </w:pPr>
        </w:p>
        <w:p w14:paraId="10F067E0" w14:textId="74D6B9DB" w:rsidR="0063170B" w:rsidRDefault="00763355">
          <w:pPr>
            <w:pStyle w:val="TOC1"/>
            <w:rPr>
              <w:rFonts w:asciiTheme="minorHAnsi" w:eastAsiaTheme="minorEastAsia" w:hAnsiTheme="minorHAnsi" w:cstheme="minorBidi"/>
              <w:b w:val="0"/>
              <w:bCs w:val="0"/>
              <w:sz w:val="22"/>
              <w:szCs w:val="22"/>
              <w:lang w:val="en-US"/>
            </w:rPr>
          </w:pPr>
          <w:r w:rsidRPr="005B2301">
            <w:fldChar w:fldCharType="begin"/>
          </w:r>
          <w:r w:rsidRPr="005B2301">
            <w:instrText xml:space="preserve"> TOC \o "1-3" \h \z \u </w:instrText>
          </w:r>
          <w:r w:rsidRPr="005B2301">
            <w:fldChar w:fldCharType="separate"/>
          </w:r>
          <w:hyperlink w:anchor="_Toc128516259" w:history="1">
            <w:r w:rsidR="0063170B" w:rsidRPr="000C527F">
              <w:rPr>
                <w:rStyle w:val="Hyperlink"/>
              </w:rPr>
              <w:t>KATA PENGANTAR</w:t>
            </w:r>
            <w:r w:rsidR="0063170B">
              <w:rPr>
                <w:webHidden/>
              </w:rPr>
              <w:tab/>
            </w:r>
            <w:r w:rsidR="0063170B">
              <w:rPr>
                <w:webHidden/>
              </w:rPr>
              <w:fldChar w:fldCharType="begin"/>
            </w:r>
            <w:r w:rsidR="0063170B">
              <w:rPr>
                <w:webHidden/>
              </w:rPr>
              <w:instrText xml:space="preserve"> PAGEREF _Toc128516259 \h </w:instrText>
            </w:r>
            <w:r w:rsidR="0063170B">
              <w:rPr>
                <w:webHidden/>
              </w:rPr>
            </w:r>
            <w:r w:rsidR="0063170B">
              <w:rPr>
                <w:webHidden/>
              </w:rPr>
              <w:fldChar w:fldCharType="separate"/>
            </w:r>
            <w:r w:rsidR="00805AD0">
              <w:rPr>
                <w:webHidden/>
              </w:rPr>
              <w:t>iii</w:t>
            </w:r>
            <w:r w:rsidR="0063170B">
              <w:rPr>
                <w:webHidden/>
              </w:rPr>
              <w:fldChar w:fldCharType="end"/>
            </w:r>
          </w:hyperlink>
        </w:p>
        <w:p w14:paraId="71CDBB63" w14:textId="1CBC8E1C" w:rsidR="0063170B" w:rsidRDefault="00000000">
          <w:pPr>
            <w:pStyle w:val="TOC1"/>
            <w:rPr>
              <w:rFonts w:asciiTheme="minorHAnsi" w:eastAsiaTheme="minorEastAsia" w:hAnsiTheme="minorHAnsi" w:cstheme="minorBidi"/>
              <w:b w:val="0"/>
              <w:bCs w:val="0"/>
              <w:sz w:val="22"/>
              <w:szCs w:val="22"/>
              <w:lang w:val="en-US"/>
            </w:rPr>
          </w:pPr>
          <w:hyperlink w:anchor="_Toc128516260" w:history="1">
            <w:r w:rsidR="0063170B" w:rsidRPr="000C527F">
              <w:rPr>
                <w:rStyle w:val="Hyperlink"/>
              </w:rPr>
              <w:t>DAFTAR ISI</w:t>
            </w:r>
            <w:r w:rsidR="0063170B">
              <w:rPr>
                <w:webHidden/>
              </w:rPr>
              <w:tab/>
            </w:r>
            <w:r w:rsidR="0063170B">
              <w:rPr>
                <w:webHidden/>
              </w:rPr>
              <w:fldChar w:fldCharType="begin"/>
            </w:r>
            <w:r w:rsidR="0063170B">
              <w:rPr>
                <w:webHidden/>
              </w:rPr>
              <w:instrText xml:space="preserve"> PAGEREF _Toc128516260 \h </w:instrText>
            </w:r>
            <w:r w:rsidR="0063170B">
              <w:rPr>
                <w:webHidden/>
              </w:rPr>
            </w:r>
            <w:r w:rsidR="0063170B">
              <w:rPr>
                <w:webHidden/>
              </w:rPr>
              <w:fldChar w:fldCharType="separate"/>
            </w:r>
            <w:r w:rsidR="00805AD0">
              <w:rPr>
                <w:webHidden/>
              </w:rPr>
              <w:t>v</w:t>
            </w:r>
            <w:r w:rsidR="0063170B">
              <w:rPr>
                <w:webHidden/>
              </w:rPr>
              <w:fldChar w:fldCharType="end"/>
            </w:r>
          </w:hyperlink>
        </w:p>
        <w:p w14:paraId="7C9ABBF3" w14:textId="2B8F854D" w:rsidR="0063170B" w:rsidRDefault="00000000">
          <w:pPr>
            <w:pStyle w:val="TOC1"/>
            <w:rPr>
              <w:rFonts w:asciiTheme="minorHAnsi" w:eastAsiaTheme="minorEastAsia" w:hAnsiTheme="minorHAnsi" w:cstheme="minorBidi"/>
              <w:b w:val="0"/>
              <w:bCs w:val="0"/>
              <w:sz w:val="22"/>
              <w:szCs w:val="22"/>
              <w:lang w:val="en-US"/>
            </w:rPr>
          </w:pPr>
          <w:hyperlink w:anchor="_Toc128516261" w:history="1">
            <w:r w:rsidR="0063170B" w:rsidRPr="000C527F">
              <w:rPr>
                <w:rStyle w:val="Hyperlink"/>
              </w:rPr>
              <w:t>DAFTAR GAMBAR</w:t>
            </w:r>
            <w:r w:rsidR="0063170B">
              <w:rPr>
                <w:webHidden/>
              </w:rPr>
              <w:tab/>
            </w:r>
            <w:r w:rsidR="0063170B">
              <w:rPr>
                <w:webHidden/>
              </w:rPr>
              <w:fldChar w:fldCharType="begin"/>
            </w:r>
            <w:r w:rsidR="0063170B">
              <w:rPr>
                <w:webHidden/>
              </w:rPr>
              <w:instrText xml:space="preserve"> PAGEREF _Toc128516261 \h </w:instrText>
            </w:r>
            <w:r w:rsidR="0063170B">
              <w:rPr>
                <w:webHidden/>
              </w:rPr>
            </w:r>
            <w:r w:rsidR="0063170B">
              <w:rPr>
                <w:webHidden/>
              </w:rPr>
              <w:fldChar w:fldCharType="separate"/>
            </w:r>
            <w:r w:rsidR="00805AD0">
              <w:rPr>
                <w:webHidden/>
              </w:rPr>
              <w:t>vi</w:t>
            </w:r>
            <w:r w:rsidR="0063170B">
              <w:rPr>
                <w:webHidden/>
              </w:rPr>
              <w:fldChar w:fldCharType="end"/>
            </w:r>
          </w:hyperlink>
        </w:p>
        <w:p w14:paraId="57294433" w14:textId="759A613B" w:rsidR="0063170B" w:rsidRDefault="00000000">
          <w:pPr>
            <w:pStyle w:val="TOC1"/>
            <w:rPr>
              <w:rFonts w:asciiTheme="minorHAnsi" w:eastAsiaTheme="minorEastAsia" w:hAnsiTheme="minorHAnsi" w:cstheme="minorBidi"/>
              <w:b w:val="0"/>
              <w:bCs w:val="0"/>
              <w:sz w:val="22"/>
              <w:szCs w:val="22"/>
              <w:lang w:val="en-US"/>
            </w:rPr>
          </w:pPr>
          <w:hyperlink w:anchor="_Toc128516262" w:history="1">
            <w:r w:rsidR="0063170B" w:rsidRPr="000C527F">
              <w:rPr>
                <w:rStyle w:val="Hyperlink"/>
              </w:rPr>
              <w:t>DAFTAR TABEL</w:t>
            </w:r>
            <w:r w:rsidR="0063170B">
              <w:rPr>
                <w:webHidden/>
              </w:rPr>
              <w:tab/>
            </w:r>
            <w:r w:rsidR="0063170B">
              <w:rPr>
                <w:webHidden/>
              </w:rPr>
              <w:fldChar w:fldCharType="begin"/>
            </w:r>
            <w:r w:rsidR="0063170B">
              <w:rPr>
                <w:webHidden/>
              </w:rPr>
              <w:instrText xml:space="preserve"> PAGEREF _Toc128516262 \h </w:instrText>
            </w:r>
            <w:r w:rsidR="0063170B">
              <w:rPr>
                <w:webHidden/>
              </w:rPr>
            </w:r>
            <w:r w:rsidR="0063170B">
              <w:rPr>
                <w:webHidden/>
              </w:rPr>
              <w:fldChar w:fldCharType="separate"/>
            </w:r>
            <w:r w:rsidR="00805AD0">
              <w:rPr>
                <w:webHidden/>
              </w:rPr>
              <w:t>vii</w:t>
            </w:r>
            <w:r w:rsidR="0063170B">
              <w:rPr>
                <w:webHidden/>
              </w:rPr>
              <w:fldChar w:fldCharType="end"/>
            </w:r>
          </w:hyperlink>
        </w:p>
        <w:p w14:paraId="652A3A28" w14:textId="5EC043BC" w:rsidR="0063170B" w:rsidRDefault="00000000">
          <w:pPr>
            <w:pStyle w:val="TOC1"/>
            <w:rPr>
              <w:rFonts w:asciiTheme="minorHAnsi" w:eastAsiaTheme="minorEastAsia" w:hAnsiTheme="minorHAnsi" w:cstheme="minorBidi"/>
              <w:b w:val="0"/>
              <w:bCs w:val="0"/>
              <w:sz w:val="22"/>
              <w:szCs w:val="22"/>
              <w:lang w:val="en-US"/>
            </w:rPr>
          </w:pPr>
          <w:hyperlink w:anchor="_Toc128516263" w:history="1">
            <w:r w:rsidR="0063170B" w:rsidRPr="000C527F">
              <w:rPr>
                <w:rStyle w:val="Hyperlink"/>
              </w:rPr>
              <w:t>DAFTAR LAMPIRAN</w:t>
            </w:r>
            <w:r w:rsidR="0063170B">
              <w:rPr>
                <w:webHidden/>
              </w:rPr>
              <w:tab/>
            </w:r>
            <w:r w:rsidR="0063170B">
              <w:rPr>
                <w:webHidden/>
              </w:rPr>
              <w:fldChar w:fldCharType="begin"/>
            </w:r>
            <w:r w:rsidR="0063170B">
              <w:rPr>
                <w:webHidden/>
              </w:rPr>
              <w:instrText xml:space="preserve"> PAGEREF _Toc128516263 \h </w:instrText>
            </w:r>
            <w:r w:rsidR="0063170B">
              <w:rPr>
                <w:webHidden/>
              </w:rPr>
            </w:r>
            <w:r w:rsidR="0063170B">
              <w:rPr>
                <w:webHidden/>
              </w:rPr>
              <w:fldChar w:fldCharType="separate"/>
            </w:r>
            <w:r w:rsidR="00805AD0">
              <w:rPr>
                <w:webHidden/>
              </w:rPr>
              <w:t>viii</w:t>
            </w:r>
            <w:r w:rsidR="0063170B">
              <w:rPr>
                <w:webHidden/>
              </w:rPr>
              <w:fldChar w:fldCharType="end"/>
            </w:r>
          </w:hyperlink>
        </w:p>
        <w:p w14:paraId="2006045F" w14:textId="67F78375" w:rsidR="0063170B" w:rsidRDefault="00000000">
          <w:pPr>
            <w:pStyle w:val="TOC1"/>
            <w:rPr>
              <w:rFonts w:asciiTheme="minorHAnsi" w:eastAsiaTheme="minorEastAsia" w:hAnsiTheme="minorHAnsi" w:cstheme="minorBidi"/>
              <w:b w:val="0"/>
              <w:bCs w:val="0"/>
              <w:sz w:val="22"/>
              <w:szCs w:val="22"/>
              <w:lang w:val="en-US"/>
            </w:rPr>
          </w:pPr>
          <w:hyperlink w:anchor="_Toc128516264" w:history="1">
            <w:r w:rsidR="0063170B" w:rsidRPr="000C527F">
              <w:rPr>
                <w:rStyle w:val="Hyperlink"/>
              </w:rPr>
              <w:t>BAB I</w:t>
            </w:r>
            <w:r w:rsidR="0063170B">
              <w:rPr>
                <w:webHidden/>
              </w:rPr>
              <w:tab/>
            </w:r>
            <w:r w:rsidR="0063170B">
              <w:rPr>
                <w:webHidden/>
              </w:rPr>
              <w:fldChar w:fldCharType="begin"/>
            </w:r>
            <w:r w:rsidR="0063170B">
              <w:rPr>
                <w:webHidden/>
              </w:rPr>
              <w:instrText xml:space="preserve"> PAGEREF _Toc128516264 \h </w:instrText>
            </w:r>
            <w:r w:rsidR="0063170B">
              <w:rPr>
                <w:webHidden/>
              </w:rPr>
            </w:r>
            <w:r w:rsidR="0063170B">
              <w:rPr>
                <w:webHidden/>
              </w:rPr>
              <w:fldChar w:fldCharType="separate"/>
            </w:r>
            <w:r w:rsidR="00805AD0">
              <w:rPr>
                <w:webHidden/>
              </w:rPr>
              <w:t>1</w:t>
            </w:r>
            <w:r w:rsidR="0063170B">
              <w:rPr>
                <w:webHidden/>
              </w:rPr>
              <w:fldChar w:fldCharType="end"/>
            </w:r>
          </w:hyperlink>
        </w:p>
        <w:p w14:paraId="21E2834F" w14:textId="12D909D7" w:rsidR="0063170B" w:rsidRDefault="00000000">
          <w:pPr>
            <w:pStyle w:val="TOC2"/>
            <w:rPr>
              <w:rFonts w:asciiTheme="minorHAnsi" w:eastAsiaTheme="minorEastAsia" w:hAnsiTheme="minorHAnsi" w:cstheme="minorBidi"/>
              <w:bCs w:val="0"/>
              <w:sz w:val="22"/>
              <w:szCs w:val="22"/>
              <w:lang w:val="en-US"/>
            </w:rPr>
          </w:pPr>
          <w:hyperlink w:anchor="_Toc128516265" w:history="1">
            <w:r w:rsidR="0063170B" w:rsidRPr="000C527F">
              <w:rPr>
                <w:rStyle w:val="Hyperlink"/>
              </w:rPr>
              <w:t>1.1</w:t>
            </w:r>
            <w:r w:rsidR="0063170B">
              <w:rPr>
                <w:rFonts w:asciiTheme="minorHAnsi" w:eastAsiaTheme="minorEastAsia" w:hAnsiTheme="minorHAnsi" w:cstheme="minorBidi"/>
                <w:bCs w:val="0"/>
                <w:sz w:val="22"/>
                <w:szCs w:val="22"/>
                <w:lang w:val="en-US"/>
              </w:rPr>
              <w:tab/>
            </w:r>
            <w:r w:rsidR="0063170B" w:rsidRPr="000C527F">
              <w:rPr>
                <w:rStyle w:val="Hyperlink"/>
              </w:rPr>
              <w:t>Latar Belakang Masalah</w:t>
            </w:r>
            <w:r w:rsidR="0063170B">
              <w:rPr>
                <w:webHidden/>
              </w:rPr>
              <w:tab/>
            </w:r>
            <w:r w:rsidR="0063170B">
              <w:rPr>
                <w:webHidden/>
              </w:rPr>
              <w:fldChar w:fldCharType="begin"/>
            </w:r>
            <w:r w:rsidR="0063170B">
              <w:rPr>
                <w:webHidden/>
              </w:rPr>
              <w:instrText xml:space="preserve"> PAGEREF _Toc128516265 \h </w:instrText>
            </w:r>
            <w:r w:rsidR="0063170B">
              <w:rPr>
                <w:webHidden/>
              </w:rPr>
            </w:r>
            <w:r w:rsidR="0063170B">
              <w:rPr>
                <w:webHidden/>
              </w:rPr>
              <w:fldChar w:fldCharType="separate"/>
            </w:r>
            <w:r w:rsidR="00805AD0">
              <w:rPr>
                <w:webHidden/>
              </w:rPr>
              <w:t>1</w:t>
            </w:r>
            <w:r w:rsidR="0063170B">
              <w:rPr>
                <w:webHidden/>
              </w:rPr>
              <w:fldChar w:fldCharType="end"/>
            </w:r>
          </w:hyperlink>
        </w:p>
        <w:p w14:paraId="09D43C87" w14:textId="666BDE64" w:rsidR="0063170B" w:rsidRDefault="00000000">
          <w:pPr>
            <w:pStyle w:val="TOC2"/>
            <w:rPr>
              <w:rFonts w:asciiTheme="minorHAnsi" w:eastAsiaTheme="minorEastAsia" w:hAnsiTheme="minorHAnsi" w:cstheme="minorBidi"/>
              <w:bCs w:val="0"/>
              <w:sz w:val="22"/>
              <w:szCs w:val="22"/>
              <w:lang w:val="en-US"/>
            </w:rPr>
          </w:pPr>
          <w:hyperlink w:anchor="_Toc128516266" w:history="1">
            <w:r w:rsidR="0063170B" w:rsidRPr="000C527F">
              <w:rPr>
                <w:rStyle w:val="Hyperlink"/>
              </w:rPr>
              <w:t>1.2</w:t>
            </w:r>
            <w:r w:rsidR="0063170B">
              <w:rPr>
                <w:rFonts w:asciiTheme="minorHAnsi" w:eastAsiaTheme="minorEastAsia" w:hAnsiTheme="minorHAnsi" w:cstheme="minorBidi"/>
                <w:bCs w:val="0"/>
                <w:sz w:val="22"/>
                <w:szCs w:val="22"/>
                <w:lang w:val="en-US"/>
              </w:rPr>
              <w:tab/>
            </w:r>
            <w:r w:rsidR="0063170B" w:rsidRPr="000C527F">
              <w:rPr>
                <w:rStyle w:val="Hyperlink"/>
              </w:rPr>
              <w:t>Rumusan Masalah</w:t>
            </w:r>
            <w:r w:rsidR="0063170B">
              <w:rPr>
                <w:webHidden/>
              </w:rPr>
              <w:tab/>
            </w:r>
            <w:r w:rsidR="0063170B">
              <w:rPr>
                <w:webHidden/>
              </w:rPr>
              <w:fldChar w:fldCharType="begin"/>
            </w:r>
            <w:r w:rsidR="0063170B">
              <w:rPr>
                <w:webHidden/>
              </w:rPr>
              <w:instrText xml:space="preserve"> PAGEREF _Toc128516266 \h </w:instrText>
            </w:r>
            <w:r w:rsidR="0063170B">
              <w:rPr>
                <w:webHidden/>
              </w:rPr>
            </w:r>
            <w:r w:rsidR="0063170B">
              <w:rPr>
                <w:webHidden/>
              </w:rPr>
              <w:fldChar w:fldCharType="separate"/>
            </w:r>
            <w:r w:rsidR="00805AD0">
              <w:rPr>
                <w:webHidden/>
              </w:rPr>
              <w:t>3</w:t>
            </w:r>
            <w:r w:rsidR="0063170B">
              <w:rPr>
                <w:webHidden/>
              </w:rPr>
              <w:fldChar w:fldCharType="end"/>
            </w:r>
          </w:hyperlink>
        </w:p>
        <w:p w14:paraId="2E22BDD1" w14:textId="48AD4B36" w:rsidR="0063170B" w:rsidRDefault="00000000">
          <w:pPr>
            <w:pStyle w:val="TOC2"/>
            <w:rPr>
              <w:rFonts w:asciiTheme="minorHAnsi" w:eastAsiaTheme="minorEastAsia" w:hAnsiTheme="minorHAnsi" w:cstheme="minorBidi"/>
              <w:bCs w:val="0"/>
              <w:sz w:val="22"/>
              <w:szCs w:val="22"/>
              <w:lang w:val="en-US"/>
            </w:rPr>
          </w:pPr>
          <w:hyperlink w:anchor="_Toc128516267" w:history="1">
            <w:r w:rsidR="0063170B" w:rsidRPr="000C527F">
              <w:rPr>
                <w:rStyle w:val="Hyperlink"/>
              </w:rPr>
              <w:t>1.3</w:t>
            </w:r>
            <w:r w:rsidR="0063170B">
              <w:rPr>
                <w:rFonts w:asciiTheme="minorHAnsi" w:eastAsiaTheme="minorEastAsia" w:hAnsiTheme="minorHAnsi" w:cstheme="minorBidi"/>
                <w:bCs w:val="0"/>
                <w:sz w:val="22"/>
                <w:szCs w:val="22"/>
                <w:lang w:val="en-US"/>
              </w:rPr>
              <w:tab/>
            </w:r>
            <w:r w:rsidR="0063170B" w:rsidRPr="000C527F">
              <w:rPr>
                <w:rStyle w:val="Hyperlink"/>
              </w:rPr>
              <w:t>Batasan Masalah</w:t>
            </w:r>
            <w:r w:rsidR="0063170B">
              <w:rPr>
                <w:webHidden/>
              </w:rPr>
              <w:tab/>
            </w:r>
            <w:r w:rsidR="0063170B">
              <w:rPr>
                <w:webHidden/>
              </w:rPr>
              <w:fldChar w:fldCharType="begin"/>
            </w:r>
            <w:r w:rsidR="0063170B">
              <w:rPr>
                <w:webHidden/>
              </w:rPr>
              <w:instrText xml:space="preserve"> PAGEREF _Toc128516267 \h </w:instrText>
            </w:r>
            <w:r w:rsidR="0063170B">
              <w:rPr>
                <w:webHidden/>
              </w:rPr>
            </w:r>
            <w:r w:rsidR="0063170B">
              <w:rPr>
                <w:webHidden/>
              </w:rPr>
              <w:fldChar w:fldCharType="separate"/>
            </w:r>
            <w:r w:rsidR="00805AD0">
              <w:rPr>
                <w:webHidden/>
              </w:rPr>
              <w:t>3</w:t>
            </w:r>
            <w:r w:rsidR="0063170B">
              <w:rPr>
                <w:webHidden/>
              </w:rPr>
              <w:fldChar w:fldCharType="end"/>
            </w:r>
          </w:hyperlink>
        </w:p>
        <w:p w14:paraId="05D8CC4D" w14:textId="0308A904" w:rsidR="0063170B" w:rsidRDefault="00000000">
          <w:pPr>
            <w:pStyle w:val="TOC2"/>
            <w:rPr>
              <w:rFonts w:asciiTheme="minorHAnsi" w:eastAsiaTheme="minorEastAsia" w:hAnsiTheme="minorHAnsi" w:cstheme="minorBidi"/>
              <w:bCs w:val="0"/>
              <w:sz w:val="22"/>
              <w:szCs w:val="22"/>
              <w:lang w:val="en-US"/>
            </w:rPr>
          </w:pPr>
          <w:hyperlink w:anchor="_Toc128516268" w:history="1">
            <w:r w:rsidR="0063170B" w:rsidRPr="000C527F">
              <w:rPr>
                <w:rStyle w:val="Hyperlink"/>
              </w:rPr>
              <w:t>1.4</w:t>
            </w:r>
            <w:r w:rsidR="0063170B">
              <w:rPr>
                <w:rFonts w:asciiTheme="minorHAnsi" w:eastAsiaTheme="minorEastAsia" w:hAnsiTheme="minorHAnsi" w:cstheme="minorBidi"/>
                <w:bCs w:val="0"/>
                <w:sz w:val="22"/>
                <w:szCs w:val="22"/>
                <w:lang w:val="en-US"/>
              </w:rPr>
              <w:tab/>
            </w:r>
            <w:r w:rsidR="0063170B" w:rsidRPr="000C527F">
              <w:rPr>
                <w:rStyle w:val="Hyperlink"/>
              </w:rPr>
              <w:t>Tujuan Penelitian</w:t>
            </w:r>
            <w:r w:rsidR="0063170B">
              <w:rPr>
                <w:webHidden/>
              </w:rPr>
              <w:tab/>
            </w:r>
            <w:r w:rsidR="0063170B">
              <w:rPr>
                <w:webHidden/>
              </w:rPr>
              <w:fldChar w:fldCharType="begin"/>
            </w:r>
            <w:r w:rsidR="0063170B">
              <w:rPr>
                <w:webHidden/>
              </w:rPr>
              <w:instrText xml:space="preserve"> PAGEREF _Toc128516268 \h </w:instrText>
            </w:r>
            <w:r w:rsidR="0063170B">
              <w:rPr>
                <w:webHidden/>
              </w:rPr>
            </w:r>
            <w:r w:rsidR="0063170B">
              <w:rPr>
                <w:webHidden/>
              </w:rPr>
              <w:fldChar w:fldCharType="separate"/>
            </w:r>
            <w:r w:rsidR="00805AD0">
              <w:rPr>
                <w:webHidden/>
              </w:rPr>
              <w:t>4</w:t>
            </w:r>
            <w:r w:rsidR="0063170B">
              <w:rPr>
                <w:webHidden/>
              </w:rPr>
              <w:fldChar w:fldCharType="end"/>
            </w:r>
          </w:hyperlink>
        </w:p>
        <w:p w14:paraId="6922637D" w14:textId="45FE67B6" w:rsidR="0063170B" w:rsidRDefault="00000000">
          <w:pPr>
            <w:pStyle w:val="TOC2"/>
            <w:rPr>
              <w:rFonts w:asciiTheme="minorHAnsi" w:eastAsiaTheme="minorEastAsia" w:hAnsiTheme="minorHAnsi" w:cstheme="minorBidi"/>
              <w:bCs w:val="0"/>
              <w:sz w:val="22"/>
              <w:szCs w:val="22"/>
              <w:lang w:val="en-US"/>
            </w:rPr>
          </w:pPr>
          <w:hyperlink w:anchor="_Toc128516269" w:history="1">
            <w:r w:rsidR="0063170B" w:rsidRPr="000C527F">
              <w:rPr>
                <w:rStyle w:val="Hyperlink"/>
              </w:rPr>
              <w:t>1.5</w:t>
            </w:r>
            <w:r w:rsidR="0063170B">
              <w:rPr>
                <w:rFonts w:asciiTheme="minorHAnsi" w:eastAsiaTheme="minorEastAsia" w:hAnsiTheme="minorHAnsi" w:cstheme="minorBidi"/>
                <w:bCs w:val="0"/>
                <w:sz w:val="22"/>
                <w:szCs w:val="22"/>
                <w:lang w:val="en-US"/>
              </w:rPr>
              <w:tab/>
            </w:r>
            <w:r w:rsidR="0063170B" w:rsidRPr="000C527F">
              <w:rPr>
                <w:rStyle w:val="Hyperlink"/>
              </w:rPr>
              <w:t>Kegunaan Penelitian</w:t>
            </w:r>
            <w:r w:rsidR="0063170B">
              <w:rPr>
                <w:webHidden/>
              </w:rPr>
              <w:tab/>
            </w:r>
            <w:r w:rsidR="0063170B">
              <w:rPr>
                <w:webHidden/>
              </w:rPr>
              <w:fldChar w:fldCharType="begin"/>
            </w:r>
            <w:r w:rsidR="0063170B">
              <w:rPr>
                <w:webHidden/>
              </w:rPr>
              <w:instrText xml:space="preserve"> PAGEREF _Toc128516269 \h </w:instrText>
            </w:r>
            <w:r w:rsidR="0063170B">
              <w:rPr>
                <w:webHidden/>
              </w:rPr>
            </w:r>
            <w:r w:rsidR="0063170B">
              <w:rPr>
                <w:webHidden/>
              </w:rPr>
              <w:fldChar w:fldCharType="separate"/>
            </w:r>
            <w:r w:rsidR="00805AD0">
              <w:rPr>
                <w:webHidden/>
              </w:rPr>
              <w:t>4</w:t>
            </w:r>
            <w:r w:rsidR="0063170B">
              <w:rPr>
                <w:webHidden/>
              </w:rPr>
              <w:fldChar w:fldCharType="end"/>
            </w:r>
          </w:hyperlink>
        </w:p>
        <w:p w14:paraId="674F911E" w14:textId="0F7E8FC7" w:rsidR="0063170B" w:rsidRDefault="00000000">
          <w:pPr>
            <w:pStyle w:val="TOC1"/>
            <w:rPr>
              <w:rFonts w:asciiTheme="minorHAnsi" w:eastAsiaTheme="minorEastAsia" w:hAnsiTheme="minorHAnsi" w:cstheme="minorBidi"/>
              <w:b w:val="0"/>
              <w:bCs w:val="0"/>
              <w:sz w:val="22"/>
              <w:szCs w:val="22"/>
              <w:lang w:val="en-US"/>
            </w:rPr>
          </w:pPr>
          <w:hyperlink w:anchor="_Toc128516270" w:history="1">
            <w:r w:rsidR="0063170B" w:rsidRPr="000C527F">
              <w:rPr>
                <w:rStyle w:val="Hyperlink"/>
              </w:rPr>
              <w:t>BAB II</w:t>
            </w:r>
            <w:r w:rsidR="0063170B">
              <w:rPr>
                <w:webHidden/>
              </w:rPr>
              <w:tab/>
            </w:r>
            <w:r w:rsidR="0063170B">
              <w:rPr>
                <w:webHidden/>
              </w:rPr>
              <w:fldChar w:fldCharType="begin"/>
            </w:r>
            <w:r w:rsidR="0063170B">
              <w:rPr>
                <w:webHidden/>
              </w:rPr>
              <w:instrText xml:space="preserve"> PAGEREF _Toc128516270 \h </w:instrText>
            </w:r>
            <w:r w:rsidR="0063170B">
              <w:rPr>
                <w:webHidden/>
              </w:rPr>
            </w:r>
            <w:r w:rsidR="0063170B">
              <w:rPr>
                <w:webHidden/>
              </w:rPr>
              <w:fldChar w:fldCharType="separate"/>
            </w:r>
            <w:r w:rsidR="00805AD0">
              <w:rPr>
                <w:webHidden/>
              </w:rPr>
              <w:t>5</w:t>
            </w:r>
            <w:r w:rsidR="0063170B">
              <w:rPr>
                <w:webHidden/>
              </w:rPr>
              <w:fldChar w:fldCharType="end"/>
            </w:r>
          </w:hyperlink>
        </w:p>
        <w:p w14:paraId="727F1C83" w14:textId="18008490" w:rsidR="0063170B" w:rsidRDefault="00000000">
          <w:pPr>
            <w:pStyle w:val="TOC1"/>
            <w:rPr>
              <w:rFonts w:asciiTheme="minorHAnsi" w:eastAsiaTheme="minorEastAsia" w:hAnsiTheme="minorHAnsi" w:cstheme="minorBidi"/>
              <w:b w:val="0"/>
              <w:bCs w:val="0"/>
              <w:sz w:val="22"/>
              <w:szCs w:val="22"/>
              <w:lang w:val="en-US"/>
            </w:rPr>
          </w:pPr>
          <w:hyperlink w:anchor="_Toc128516271" w:history="1">
            <w:r w:rsidR="0063170B" w:rsidRPr="000C527F">
              <w:rPr>
                <w:rStyle w:val="Hyperlink"/>
              </w:rPr>
              <w:t>BAB III</w:t>
            </w:r>
            <w:r w:rsidR="0063170B">
              <w:rPr>
                <w:webHidden/>
              </w:rPr>
              <w:tab/>
            </w:r>
            <w:r w:rsidR="0063170B">
              <w:rPr>
                <w:webHidden/>
              </w:rPr>
              <w:fldChar w:fldCharType="begin"/>
            </w:r>
            <w:r w:rsidR="0063170B">
              <w:rPr>
                <w:webHidden/>
              </w:rPr>
              <w:instrText xml:space="preserve"> PAGEREF _Toc128516271 \h </w:instrText>
            </w:r>
            <w:r w:rsidR="0063170B">
              <w:rPr>
                <w:webHidden/>
              </w:rPr>
            </w:r>
            <w:r w:rsidR="0063170B">
              <w:rPr>
                <w:webHidden/>
              </w:rPr>
              <w:fldChar w:fldCharType="separate"/>
            </w:r>
            <w:r w:rsidR="00805AD0">
              <w:rPr>
                <w:webHidden/>
              </w:rPr>
              <w:t>6</w:t>
            </w:r>
            <w:r w:rsidR="0063170B">
              <w:rPr>
                <w:webHidden/>
              </w:rPr>
              <w:fldChar w:fldCharType="end"/>
            </w:r>
          </w:hyperlink>
        </w:p>
        <w:p w14:paraId="1175CE05" w14:textId="461DE25C" w:rsidR="0063170B" w:rsidRDefault="00000000">
          <w:pPr>
            <w:pStyle w:val="TOC1"/>
            <w:rPr>
              <w:rFonts w:asciiTheme="minorHAnsi" w:eastAsiaTheme="minorEastAsia" w:hAnsiTheme="minorHAnsi" w:cstheme="minorBidi"/>
              <w:b w:val="0"/>
              <w:bCs w:val="0"/>
              <w:sz w:val="22"/>
              <w:szCs w:val="22"/>
              <w:lang w:val="en-US"/>
            </w:rPr>
          </w:pPr>
          <w:hyperlink w:anchor="_Toc128516272" w:history="1">
            <w:r w:rsidR="0063170B" w:rsidRPr="000C527F">
              <w:rPr>
                <w:rStyle w:val="Hyperlink"/>
              </w:rPr>
              <w:t>DAFTAR PUSTAKA</w:t>
            </w:r>
            <w:r w:rsidR="0063170B">
              <w:rPr>
                <w:webHidden/>
              </w:rPr>
              <w:tab/>
            </w:r>
            <w:r w:rsidR="0063170B">
              <w:rPr>
                <w:webHidden/>
              </w:rPr>
              <w:fldChar w:fldCharType="begin"/>
            </w:r>
            <w:r w:rsidR="0063170B">
              <w:rPr>
                <w:webHidden/>
              </w:rPr>
              <w:instrText xml:space="preserve"> PAGEREF _Toc128516272 \h </w:instrText>
            </w:r>
            <w:r w:rsidR="0063170B">
              <w:rPr>
                <w:webHidden/>
              </w:rPr>
            </w:r>
            <w:r w:rsidR="0063170B">
              <w:rPr>
                <w:webHidden/>
              </w:rPr>
              <w:fldChar w:fldCharType="separate"/>
            </w:r>
            <w:r w:rsidR="00805AD0">
              <w:rPr>
                <w:webHidden/>
              </w:rPr>
              <w:t>7</w:t>
            </w:r>
            <w:r w:rsidR="0063170B">
              <w:rPr>
                <w:webHidden/>
              </w:rPr>
              <w:fldChar w:fldCharType="end"/>
            </w:r>
          </w:hyperlink>
        </w:p>
        <w:p w14:paraId="6F6D562D" w14:textId="253AAE83" w:rsidR="0063170B" w:rsidRDefault="00000000">
          <w:pPr>
            <w:pStyle w:val="TOC1"/>
            <w:rPr>
              <w:rFonts w:asciiTheme="minorHAnsi" w:eastAsiaTheme="minorEastAsia" w:hAnsiTheme="minorHAnsi" w:cstheme="minorBidi"/>
              <w:b w:val="0"/>
              <w:bCs w:val="0"/>
              <w:sz w:val="22"/>
              <w:szCs w:val="22"/>
              <w:lang w:val="en-US"/>
            </w:rPr>
          </w:pPr>
          <w:hyperlink w:anchor="_Toc128516273" w:history="1">
            <w:r w:rsidR="0063170B" w:rsidRPr="000C527F">
              <w:rPr>
                <w:rStyle w:val="Hyperlink"/>
              </w:rPr>
              <w:t>LAMPIRAN</w:t>
            </w:r>
            <w:r w:rsidR="0063170B">
              <w:rPr>
                <w:webHidden/>
              </w:rPr>
              <w:tab/>
            </w:r>
            <w:r w:rsidR="0063170B">
              <w:rPr>
                <w:webHidden/>
              </w:rPr>
              <w:fldChar w:fldCharType="begin"/>
            </w:r>
            <w:r w:rsidR="0063170B">
              <w:rPr>
                <w:webHidden/>
              </w:rPr>
              <w:instrText xml:space="preserve"> PAGEREF _Toc128516273 \h </w:instrText>
            </w:r>
            <w:r w:rsidR="0063170B">
              <w:rPr>
                <w:webHidden/>
              </w:rPr>
            </w:r>
            <w:r w:rsidR="0063170B">
              <w:rPr>
                <w:webHidden/>
              </w:rPr>
              <w:fldChar w:fldCharType="separate"/>
            </w:r>
            <w:r w:rsidR="00805AD0">
              <w:rPr>
                <w:webHidden/>
              </w:rPr>
              <w:t>10</w:t>
            </w:r>
            <w:r w:rsidR="0063170B">
              <w:rPr>
                <w:webHidden/>
              </w:rPr>
              <w:fldChar w:fldCharType="end"/>
            </w:r>
          </w:hyperlink>
        </w:p>
        <w:p w14:paraId="0265543A" w14:textId="12409CB9" w:rsidR="00763355" w:rsidRDefault="00763355" w:rsidP="005B2301">
          <w:pPr>
            <w:jc w:val="both"/>
          </w:pPr>
          <w:r w:rsidRPr="005B2301">
            <w:rPr>
              <w:rFonts w:asciiTheme="majorBidi" w:hAnsiTheme="majorBidi" w:cstheme="majorBidi"/>
              <w:b/>
              <w:bCs/>
              <w:noProof/>
              <w:sz w:val="24"/>
              <w:szCs w:val="24"/>
            </w:rPr>
            <w:fldChar w:fldCharType="end"/>
          </w:r>
        </w:p>
      </w:sdtContent>
    </w:sdt>
    <w:p w14:paraId="490C1555" w14:textId="4A006F79" w:rsidR="00831F05" w:rsidRDefault="00831F05" w:rsidP="003F2380">
      <w:pPr>
        <w:spacing w:line="360" w:lineRule="auto"/>
        <w:rPr>
          <w:rFonts w:ascii="Times New Roman" w:hAnsi="Times New Roman" w:cs="Times New Roman"/>
          <w:b/>
          <w:bCs/>
          <w:sz w:val="28"/>
          <w:szCs w:val="28"/>
        </w:rPr>
      </w:pPr>
    </w:p>
    <w:p w14:paraId="0DC145F5" w14:textId="1D7A2DA9" w:rsidR="0063170B" w:rsidRDefault="0063170B" w:rsidP="003F2380">
      <w:pPr>
        <w:spacing w:line="360" w:lineRule="auto"/>
        <w:rPr>
          <w:rFonts w:ascii="Times New Roman" w:hAnsi="Times New Roman" w:cs="Times New Roman"/>
          <w:b/>
          <w:bCs/>
          <w:sz w:val="28"/>
          <w:szCs w:val="28"/>
        </w:rPr>
      </w:pPr>
    </w:p>
    <w:p w14:paraId="733671B3" w14:textId="1AE2E337" w:rsidR="0063170B" w:rsidRDefault="0063170B" w:rsidP="003F2380">
      <w:pPr>
        <w:spacing w:line="360" w:lineRule="auto"/>
        <w:rPr>
          <w:rFonts w:ascii="Times New Roman" w:hAnsi="Times New Roman" w:cs="Times New Roman"/>
          <w:b/>
          <w:bCs/>
          <w:sz w:val="28"/>
          <w:szCs w:val="28"/>
        </w:rPr>
      </w:pPr>
    </w:p>
    <w:p w14:paraId="0D338695" w14:textId="040E9F67" w:rsidR="0063170B" w:rsidRDefault="0063170B" w:rsidP="003F2380">
      <w:pPr>
        <w:spacing w:line="360" w:lineRule="auto"/>
        <w:rPr>
          <w:rFonts w:ascii="Times New Roman" w:hAnsi="Times New Roman" w:cs="Times New Roman"/>
          <w:b/>
          <w:bCs/>
          <w:sz w:val="28"/>
          <w:szCs w:val="28"/>
        </w:rPr>
      </w:pPr>
    </w:p>
    <w:p w14:paraId="4005DB8E" w14:textId="22816518" w:rsidR="0063170B" w:rsidRDefault="0063170B" w:rsidP="003F2380">
      <w:pPr>
        <w:spacing w:line="360" w:lineRule="auto"/>
        <w:rPr>
          <w:rFonts w:ascii="Times New Roman" w:hAnsi="Times New Roman" w:cs="Times New Roman"/>
          <w:b/>
          <w:bCs/>
          <w:sz w:val="28"/>
          <w:szCs w:val="28"/>
        </w:rPr>
      </w:pPr>
    </w:p>
    <w:p w14:paraId="591008BC" w14:textId="53DB793C" w:rsidR="0063170B" w:rsidRDefault="0063170B" w:rsidP="003F2380">
      <w:pPr>
        <w:spacing w:line="360" w:lineRule="auto"/>
        <w:rPr>
          <w:rFonts w:ascii="Times New Roman" w:hAnsi="Times New Roman" w:cs="Times New Roman"/>
          <w:b/>
          <w:bCs/>
          <w:sz w:val="28"/>
          <w:szCs w:val="28"/>
        </w:rPr>
      </w:pPr>
    </w:p>
    <w:p w14:paraId="25C6DF98" w14:textId="73B2D615" w:rsidR="0063170B" w:rsidRDefault="0063170B" w:rsidP="003F2380">
      <w:pPr>
        <w:spacing w:line="360" w:lineRule="auto"/>
        <w:rPr>
          <w:rFonts w:ascii="Times New Roman" w:hAnsi="Times New Roman" w:cs="Times New Roman"/>
          <w:b/>
          <w:bCs/>
          <w:sz w:val="28"/>
          <w:szCs w:val="28"/>
        </w:rPr>
      </w:pPr>
    </w:p>
    <w:p w14:paraId="2ECBCD21" w14:textId="67632952" w:rsidR="0063170B" w:rsidRDefault="0063170B" w:rsidP="003F2380">
      <w:pPr>
        <w:spacing w:line="360" w:lineRule="auto"/>
        <w:rPr>
          <w:rFonts w:ascii="Times New Roman" w:hAnsi="Times New Roman" w:cs="Times New Roman"/>
          <w:b/>
          <w:bCs/>
          <w:sz w:val="28"/>
          <w:szCs w:val="28"/>
        </w:rPr>
      </w:pPr>
    </w:p>
    <w:p w14:paraId="623519C9" w14:textId="77777777" w:rsidR="0063170B" w:rsidRDefault="0063170B" w:rsidP="003F2380">
      <w:pPr>
        <w:spacing w:line="360" w:lineRule="auto"/>
        <w:rPr>
          <w:rFonts w:ascii="Times New Roman" w:hAnsi="Times New Roman" w:cs="Times New Roman"/>
          <w:b/>
          <w:bCs/>
          <w:sz w:val="28"/>
          <w:szCs w:val="28"/>
        </w:rPr>
      </w:pPr>
    </w:p>
    <w:p w14:paraId="0CF1469C" w14:textId="57728055" w:rsidR="0092711D" w:rsidRDefault="00F20416" w:rsidP="00F6042C">
      <w:pPr>
        <w:pStyle w:val="Heading1"/>
      </w:pPr>
      <w:bookmarkStart w:id="2" w:name="_Toc128516261"/>
      <w:r w:rsidRPr="003F2380">
        <w:lastRenderedPageBreak/>
        <w:t>DAFTAR GAMBAR</w:t>
      </w:r>
      <w:bookmarkEnd w:id="2"/>
    </w:p>
    <w:p w14:paraId="07E7C9F8" w14:textId="6EBBF21B" w:rsidR="00056602" w:rsidRDefault="00056602" w:rsidP="00056602">
      <w:pPr>
        <w:spacing w:line="240" w:lineRule="auto"/>
        <w:rPr>
          <w:noProof/>
        </w:rPr>
      </w:pPr>
      <w:r>
        <w:fldChar w:fldCharType="begin"/>
      </w:r>
      <w:r>
        <w:instrText xml:space="preserve"> TOC \h \z \c "Gambar 4." </w:instrText>
      </w:r>
      <w:r>
        <w:fldChar w:fldCharType="separate"/>
      </w:r>
    </w:p>
    <w:p w14:paraId="650AB316" w14:textId="5E1C8A05" w:rsidR="00056602" w:rsidRPr="0092711D" w:rsidRDefault="00056602" w:rsidP="00056602">
      <w:pPr>
        <w:spacing w:line="240" w:lineRule="auto"/>
      </w:pPr>
      <w:r>
        <w:fldChar w:fldCharType="end"/>
      </w:r>
    </w:p>
    <w:p w14:paraId="7EBA9FCA" w14:textId="7B783350" w:rsidR="00F20416" w:rsidRDefault="00F20416" w:rsidP="00056602">
      <w:pPr>
        <w:spacing w:line="360" w:lineRule="auto"/>
        <w:rPr>
          <w:rFonts w:ascii="Times New Roman" w:hAnsi="Times New Roman" w:cs="Times New Roman"/>
          <w:b/>
          <w:bCs/>
          <w:sz w:val="28"/>
          <w:szCs w:val="28"/>
        </w:rPr>
      </w:pPr>
    </w:p>
    <w:p w14:paraId="4D962497" w14:textId="14068089" w:rsidR="00F20416" w:rsidRDefault="00F20416" w:rsidP="008A1FD0">
      <w:pPr>
        <w:spacing w:line="360" w:lineRule="auto"/>
        <w:jc w:val="center"/>
        <w:rPr>
          <w:rFonts w:ascii="Times New Roman" w:hAnsi="Times New Roman" w:cs="Times New Roman"/>
          <w:b/>
          <w:bCs/>
          <w:sz w:val="28"/>
          <w:szCs w:val="28"/>
        </w:rPr>
      </w:pPr>
    </w:p>
    <w:p w14:paraId="587DCCC7" w14:textId="6D25D34B" w:rsidR="00F20416" w:rsidRDefault="00F20416" w:rsidP="008A1FD0">
      <w:pPr>
        <w:spacing w:line="360" w:lineRule="auto"/>
        <w:jc w:val="center"/>
        <w:rPr>
          <w:rFonts w:ascii="Times New Roman" w:hAnsi="Times New Roman" w:cs="Times New Roman"/>
          <w:b/>
          <w:bCs/>
          <w:sz w:val="28"/>
          <w:szCs w:val="28"/>
        </w:rPr>
      </w:pPr>
    </w:p>
    <w:p w14:paraId="5F27DEC1" w14:textId="17996B5B" w:rsidR="00F20416" w:rsidRDefault="00F20416" w:rsidP="008A1FD0">
      <w:pPr>
        <w:spacing w:line="360" w:lineRule="auto"/>
        <w:jc w:val="center"/>
        <w:rPr>
          <w:rFonts w:ascii="Times New Roman" w:hAnsi="Times New Roman" w:cs="Times New Roman"/>
          <w:b/>
          <w:bCs/>
          <w:sz w:val="28"/>
          <w:szCs w:val="28"/>
        </w:rPr>
      </w:pPr>
    </w:p>
    <w:p w14:paraId="73B84258" w14:textId="7ED62453" w:rsidR="00F20416" w:rsidRDefault="00F20416" w:rsidP="008A1FD0">
      <w:pPr>
        <w:spacing w:line="360" w:lineRule="auto"/>
        <w:jc w:val="center"/>
        <w:rPr>
          <w:rFonts w:ascii="Times New Roman" w:hAnsi="Times New Roman" w:cs="Times New Roman"/>
          <w:b/>
          <w:bCs/>
          <w:sz w:val="28"/>
          <w:szCs w:val="28"/>
        </w:rPr>
      </w:pPr>
    </w:p>
    <w:p w14:paraId="783C75D1" w14:textId="4280C1E5" w:rsidR="00F20416" w:rsidRDefault="00F20416" w:rsidP="008A1FD0">
      <w:pPr>
        <w:spacing w:line="360" w:lineRule="auto"/>
        <w:jc w:val="center"/>
        <w:rPr>
          <w:rFonts w:ascii="Times New Roman" w:hAnsi="Times New Roman" w:cs="Times New Roman"/>
          <w:b/>
          <w:bCs/>
          <w:sz w:val="28"/>
          <w:szCs w:val="28"/>
        </w:rPr>
      </w:pPr>
    </w:p>
    <w:p w14:paraId="609B487A" w14:textId="40386BCD" w:rsidR="00F20416" w:rsidRDefault="00F20416" w:rsidP="008A1FD0">
      <w:pPr>
        <w:spacing w:line="360" w:lineRule="auto"/>
        <w:jc w:val="center"/>
        <w:rPr>
          <w:rFonts w:ascii="Times New Roman" w:hAnsi="Times New Roman" w:cs="Times New Roman"/>
          <w:b/>
          <w:bCs/>
          <w:sz w:val="28"/>
          <w:szCs w:val="28"/>
        </w:rPr>
      </w:pPr>
    </w:p>
    <w:p w14:paraId="6400F99A" w14:textId="4F9EABAA" w:rsidR="00371F72" w:rsidRDefault="00371F72" w:rsidP="00371F72">
      <w:pPr>
        <w:spacing w:line="360" w:lineRule="auto"/>
        <w:rPr>
          <w:rFonts w:ascii="Times New Roman" w:hAnsi="Times New Roman" w:cs="Times New Roman"/>
          <w:b/>
          <w:bCs/>
          <w:sz w:val="28"/>
          <w:szCs w:val="28"/>
        </w:rPr>
      </w:pPr>
    </w:p>
    <w:p w14:paraId="152C81CF" w14:textId="1A64EE5A" w:rsidR="006626A6" w:rsidRDefault="006626A6" w:rsidP="00371F72">
      <w:pPr>
        <w:spacing w:line="360" w:lineRule="auto"/>
        <w:rPr>
          <w:rFonts w:ascii="Times New Roman" w:hAnsi="Times New Roman" w:cs="Times New Roman"/>
          <w:b/>
          <w:bCs/>
          <w:sz w:val="28"/>
          <w:szCs w:val="28"/>
        </w:rPr>
      </w:pPr>
    </w:p>
    <w:p w14:paraId="2D18A2A7" w14:textId="25249DBD" w:rsidR="00F6042C" w:rsidRDefault="00F6042C" w:rsidP="00371F72">
      <w:pPr>
        <w:spacing w:line="360" w:lineRule="auto"/>
        <w:rPr>
          <w:rFonts w:ascii="Times New Roman" w:hAnsi="Times New Roman" w:cs="Times New Roman"/>
          <w:b/>
          <w:bCs/>
          <w:sz w:val="28"/>
          <w:szCs w:val="28"/>
        </w:rPr>
      </w:pPr>
    </w:p>
    <w:p w14:paraId="08C41090" w14:textId="0A57D324" w:rsidR="00F6042C" w:rsidRDefault="00F6042C" w:rsidP="00371F72">
      <w:pPr>
        <w:spacing w:line="360" w:lineRule="auto"/>
        <w:rPr>
          <w:rFonts w:ascii="Times New Roman" w:hAnsi="Times New Roman" w:cs="Times New Roman"/>
          <w:b/>
          <w:bCs/>
          <w:sz w:val="28"/>
          <w:szCs w:val="28"/>
        </w:rPr>
      </w:pPr>
    </w:p>
    <w:p w14:paraId="664BBB48" w14:textId="515B0DD1" w:rsidR="00F6042C" w:rsidRDefault="00F6042C" w:rsidP="00371F72">
      <w:pPr>
        <w:spacing w:line="360" w:lineRule="auto"/>
        <w:rPr>
          <w:rFonts w:ascii="Times New Roman" w:hAnsi="Times New Roman" w:cs="Times New Roman"/>
          <w:b/>
          <w:bCs/>
          <w:sz w:val="28"/>
          <w:szCs w:val="28"/>
        </w:rPr>
      </w:pPr>
    </w:p>
    <w:p w14:paraId="7DDF2888" w14:textId="674ABF18" w:rsidR="00F6042C" w:rsidRDefault="00F6042C" w:rsidP="00371F72">
      <w:pPr>
        <w:spacing w:line="360" w:lineRule="auto"/>
        <w:rPr>
          <w:rFonts w:ascii="Times New Roman" w:hAnsi="Times New Roman" w:cs="Times New Roman"/>
          <w:b/>
          <w:bCs/>
          <w:sz w:val="28"/>
          <w:szCs w:val="28"/>
        </w:rPr>
      </w:pPr>
    </w:p>
    <w:p w14:paraId="3991F195" w14:textId="4F9C0E70" w:rsidR="0012787C" w:rsidRDefault="0012787C" w:rsidP="00371F72">
      <w:pPr>
        <w:spacing w:line="360" w:lineRule="auto"/>
        <w:rPr>
          <w:rFonts w:ascii="Times New Roman" w:hAnsi="Times New Roman" w:cs="Times New Roman"/>
          <w:b/>
          <w:bCs/>
          <w:sz w:val="28"/>
          <w:szCs w:val="28"/>
        </w:rPr>
      </w:pPr>
    </w:p>
    <w:p w14:paraId="30E2C1F8" w14:textId="0638146C" w:rsidR="00A20A6E" w:rsidRDefault="00A20A6E" w:rsidP="00371F72">
      <w:pPr>
        <w:spacing w:line="360" w:lineRule="auto"/>
        <w:rPr>
          <w:rFonts w:ascii="Times New Roman" w:hAnsi="Times New Roman" w:cs="Times New Roman"/>
          <w:b/>
          <w:bCs/>
          <w:sz w:val="28"/>
          <w:szCs w:val="28"/>
        </w:rPr>
      </w:pPr>
    </w:p>
    <w:p w14:paraId="30743818" w14:textId="7598C7C8" w:rsidR="00A20A6E" w:rsidRDefault="00A20A6E" w:rsidP="00371F72">
      <w:pPr>
        <w:spacing w:line="360" w:lineRule="auto"/>
        <w:rPr>
          <w:rFonts w:ascii="Times New Roman" w:hAnsi="Times New Roman" w:cs="Times New Roman"/>
          <w:b/>
          <w:bCs/>
          <w:sz w:val="28"/>
          <w:szCs w:val="28"/>
        </w:rPr>
      </w:pPr>
    </w:p>
    <w:p w14:paraId="01354669" w14:textId="73DADC45" w:rsidR="00A20A6E" w:rsidRDefault="00A20A6E" w:rsidP="00371F72">
      <w:pPr>
        <w:spacing w:line="360" w:lineRule="auto"/>
        <w:rPr>
          <w:rFonts w:ascii="Times New Roman" w:hAnsi="Times New Roman" w:cs="Times New Roman"/>
          <w:b/>
          <w:bCs/>
          <w:sz w:val="28"/>
          <w:szCs w:val="28"/>
        </w:rPr>
      </w:pPr>
    </w:p>
    <w:p w14:paraId="2E4130C4" w14:textId="77777777" w:rsidR="00A20A6E" w:rsidRDefault="00A20A6E" w:rsidP="00371F72">
      <w:pPr>
        <w:spacing w:line="360" w:lineRule="auto"/>
        <w:rPr>
          <w:rFonts w:ascii="Times New Roman" w:hAnsi="Times New Roman" w:cs="Times New Roman"/>
          <w:b/>
          <w:bCs/>
          <w:sz w:val="28"/>
          <w:szCs w:val="28"/>
        </w:rPr>
      </w:pPr>
    </w:p>
    <w:p w14:paraId="33B86E62" w14:textId="77777777" w:rsidR="00852108" w:rsidRDefault="00852108" w:rsidP="00371F72">
      <w:pPr>
        <w:spacing w:line="360" w:lineRule="auto"/>
        <w:rPr>
          <w:rFonts w:ascii="Times New Roman" w:hAnsi="Times New Roman" w:cs="Times New Roman"/>
          <w:b/>
          <w:bCs/>
          <w:sz w:val="28"/>
          <w:szCs w:val="28"/>
        </w:rPr>
      </w:pPr>
    </w:p>
    <w:p w14:paraId="397473C5" w14:textId="1DD14545" w:rsidR="00F20416" w:rsidRDefault="00F20416" w:rsidP="00330CD7">
      <w:pPr>
        <w:pStyle w:val="Heading1"/>
      </w:pPr>
      <w:bookmarkStart w:id="3" w:name="_Toc128516262"/>
      <w:r w:rsidRPr="003F2380">
        <w:lastRenderedPageBreak/>
        <w:t>DAFTAR TABEL</w:t>
      </w:r>
      <w:bookmarkEnd w:id="3"/>
    </w:p>
    <w:p w14:paraId="005B1B3F" w14:textId="4230F5AF" w:rsidR="0013594F" w:rsidRDefault="0013594F" w:rsidP="0013594F"/>
    <w:p w14:paraId="7F65791F" w14:textId="72E48EFF" w:rsidR="00F20416" w:rsidRDefault="00F20416" w:rsidP="008A1FD0">
      <w:pPr>
        <w:spacing w:line="360" w:lineRule="auto"/>
        <w:jc w:val="center"/>
        <w:rPr>
          <w:rFonts w:ascii="Times New Roman" w:hAnsi="Times New Roman" w:cs="Times New Roman"/>
          <w:b/>
          <w:bCs/>
          <w:sz w:val="28"/>
          <w:szCs w:val="28"/>
        </w:rPr>
      </w:pPr>
    </w:p>
    <w:p w14:paraId="454ECCD7" w14:textId="7B1525D9" w:rsidR="00F20416" w:rsidRDefault="00F20416" w:rsidP="008A1FD0">
      <w:pPr>
        <w:spacing w:line="360" w:lineRule="auto"/>
        <w:jc w:val="center"/>
        <w:rPr>
          <w:rFonts w:ascii="Times New Roman" w:hAnsi="Times New Roman" w:cs="Times New Roman"/>
          <w:b/>
          <w:bCs/>
          <w:sz w:val="28"/>
          <w:szCs w:val="28"/>
        </w:rPr>
      </w:pPr>
    </w:p>
    <w:p w14:paraId="7559FC8D" w14:textId="183A9DD8" w:rsidR="00F20416" w:rsidRDefault="00F20416" w:rsidP="008A1FD0">
      <w:pPr>
        <w:spacing w:line="360" w:lineRule="auto"/>
        <w:jc w:val="center"/>
        <w:rPr>
          <w:rFonts w:ascii="Times New Roman" w:hAnsi="Times New Roman" w:cs="Times New Roman"/>
          <w:b/>
          <w:bCs/>
          <w:sz w:val="28"/>
          <w:szCs w:val="28"/>
        </w:rPr>
      </w:pPr>
    </w:p>
    <w:p w14:paraId="1BC61B3F" w14:textId="1A100712" w:rsidR="00F20416" w:rsidRDefault="00F20416" w:rsidP="008A1FD0">
      <w:pPr>
        <w:spacing w:line="360" w:lineRule="auto"/>
        <w:jc w:val="center"/>
        <w:rPr>
          <w:rFonts w:ascii="Times New Roman" w:hAnsi="Times New Roman" w:cs="Times New Roman"/>
          <w:b/>
          <w:bCs/>
          <w:sz w:val="28"/>
          <w:szCs w:val="28"/>
        </w:rPr>
      </w:pPr>
    </w:p>
    <w:p w14:paraId="73EC0671" w14:textId="40C01323" w:rsidR="00F20416" w:rsidRDefault="00F20416" w:rsidP="008A1FD0">
      <w:pPr>
        <w:spacing w:line="360" w:lineRule="auto"/>
        <w:jc w:val="center"/>
        <w:rPr>
          <w:rFonts w:ascii="Times New Roman" w:hAnsi="Times New Roman" w:cs="Times New Roman"/>
          <w:b/>
          <w:bCs/>
          <w:sz w:val="28"/>
          <w:szCs w:val="28"/>
        </w:rPr>
      </w:pPr>
    </w:p>
    <w:p w14:paraId="23AB09BF" w14:textId="73A1AAAB" w:rsidR="00F20416" w:rsidRDefault="00F20416" w:rsidP="008A1FD0">
      <w:pPr>
        <w:spacing w:line="360" w:lineRule="auto"/>
        <w:jc w:val="center"/>
        <w:rPr>
          <w:rFonts w:ascii="Times New Roman" w:hAnsi="Times New Roman" w:cs="Times New Roman"/>
          <w:b/>
          <w:bCs/>
          <w:sz w:val="28"/>
          <w:szCs w:val="28"/>
        </w:rPr>
      </w:pPr>
    </w:p>
    <w:p w14:paraId="1C1D4A80" w14:textId="2ABFC507" w:rsidR="00F20416" w:rsidRDefault="00F20416" w:rsidP="008A1FD0">
      <w:pPr>
        <w:spacing w:line="360" w:lineRule="auto"/>
        <w:jc w:val="center"/>
        <w:rPr>
          <w:rFonts w:ascii="Times New Roman" w:hAnsi="Times New Roman" w:cs="Times New Roman"/>
          <w:b/>
          <w:bCs/>
          <w:sz w:val="28"/>
          <w:szCs w:val="28"/>
        </w:rPr>
      </w:pPr>
    </w:p>
    <w:p w14:paraId="2B5D3E57" w14:textId="49B56F11" w:rsidR="00F20416" w:rsidRDefault="00F20416" w:rsidP="00371F72">
      <w:pPr>
        <w:spacing w:line="360" w:lineRule="auto"/>
        <w:rPr>
          <w:rFonts w:ascii="Times New Roman" w:hAnsi="Times New Roman" w:cs="Times New Roman"/>
          <w:b/>
          <w:bCs/>
          <w:sz w:val="28"/>
          <w:szCs w:val="28"/>
        </w:rPr>
      </w:pPr>
    </w:p>
    <w:p w14:paraId="5072B664" w14:textId="43D30195" w:rsidR="00371F72" w:rsidRDefault="00371F72" w:rsidP="00371F72">
      <w:pPr>
        <w:spacing w:line="360" w:lineRule="auto"/>
        <w:rPr>
          <w:rFonts w:ascii="Times New Roman" w:hAnsi="Times New Roman" w:cs="Times New Roman"/>
          <w:b/>
          <w:bCs/>
          <w:sz w:val="28"/>
          <w:szCs w:val="28"/>
        </w:rPr>
      </w:pPr>
    </w:p>
    <w:p w14:paraId="10F0850D" w14:textId="3D4CF293" w:rsidR="00371F72" w:rsidRDefault="00371F72" w:rsidP="00371F72">
      <w:pPr>
        <w:spacing w:line="360" w:lineRule="auto"/>
        <w:rPr>
          <w:rFonts w:ascii="Times New Roman" w:hAnsi="Times New Roman" w:cs="Times New Roman"/>
          <w:b/>
          <w:bCs/>
          <w:sz w:val="28"/>
          <w:szCs w:val="28"/>
        </w:rPr>
      </w:pPr>
    </w:p>
    <w:p w14:paraId="4C02D4C2" w14:textId="0FF96D91" w:rsidR="00371F72" w:rsidRDefault="00371F72" w:rsidP="00371F72">
      <w:pPr>
        <w:spacing w:line="360" w:lineRule="auto"/>
        <w:rPr>
          <w:rFonts w:ascii="Times New Roman" w:hAnsi="Times New Roman" w:cs="Times New Roman"/>
          <w:b/>
          <w:bCs/>
          <w:sz w:val="28"/>
          <w:szCs w:val="28"/>
        </w:rPr>
      </w:pPr>
    </w:p>
    <w:p w14:paraId="6EED062D" w14:textId="3CACA499" w:rsidR="00371F72" w:rsidRDefault="00371F72" w:rsidP="00371F72">
      <w:pPr>
        <w:spacing w:line="360" w:lineRule="auto"/>
        <w:rPr>
          <w:rFonts w:ascii="Times New Roman" w:hAnsi="Times New Roman" w:cs="Times New Roman"/>
          <w:b/>
          <w:bCs/>
          <w:sz w:val="28"/>
          <w:szCs w:val="28"/>
        </w:rPr>
      </w:pPr>
    </w:p>
    <w:p w14:paraId="463350A2" w14:textId="63B14782" w:rsidR="00371F72" w:rsidRDefault="00371F72" w:rsidP="00371F72">
      <w:pPr>
        <w:spacing w:line="360" w:lineRule="auto"/>
        <w:rPr>
          <w:rFonts w:ascii="Times New Roman" w:hAnsi="Times New Roman" w:cs="Times New Roman"/>
          <w:b/>
          <w:bCs/>
          <w:sz w:val="28"/>
          <w:szCs w:val="28"/>
        </w:rPr>
      </w:pPr>
    </w:p>
    <w:p w14:paraId="4F3DCCCA" w14:textId="411343F5" w:rsidR="00371F72" w:rsidRDefault="00371F72" w:rsidP="00371F72">
      <w:pPr>
        <w:spacing w:line="360" w:lineRule="auto"/>
        <w:rPr>
          <w:rFonts w:ascii="Times New Roman" w:hAnsi="Times New Roman" w:cs="Times New Roman"/>
          <w:b/>
          <w:bCs/>
          <w:sz w:val="28"/>
          <w:szCs w:val="28"/>
        </w:rPr>
      </w:pPr>
    </w:p>
    <w:p w14:paraId="1B22F81B" w14:textId="15F88B39" w:rsidR="00852108" w:rsidRDefault="00852108" w:rsidP="00371F72">
      <w:pPr>
        <w:spacing w:line="360" w:lineRule="auto"/>
        <w:rPr>
          <w:rFonts w:ascii="Times New Roman" w:hAnsi="Times New Roman" w:cs="Times New Roman"/>
          <w:b/>
          <w:bCs/>
          <w:sz w:val="28"/>
          <w:szCs w:val="28"/>
        </w:rPr>
      </w:pPr>
    </w:p>
    <w:p w14:paraId="7B01D023" w14:textId="0F9AC508" w:rsidR="00A20A6E" w:rsidRDefault="00A20A6E" w:rsidP="00371F72">
      <w:pPr>
        <w:spacing w:line="360" w:lineRule="auto"/>
        <w:rPr>
          <w:rFonts w:ascii="Times New Roman" w:hAnsi="Times New Roman" w:cs="Times New Roman"/>
          <w:b/>
          <w:bCs/>
          <w:sz w:val="28"/>
          <w:szCs w:val="28"/>
        </w:rPr>
      </w:pPr>
    </w:p>
    <w:p w14:paraId="3F857030" w14:textId="1A350D20" w:rsidR="00A20A6E" w:rsidRDefault="00A20A6E" w:rsidP="00371F72">
      <w:pPr>
        <w:spacing w:line="360" w:lineRule="auto"/>
        <w:rPr>
          <w:rFonts w:ascii="Times New Roman" w:hAnsi="Times New Roman" w:cs="Times New Roman"/>
          <w:b/>
          <w:bCs/>
          <w:sz w:val="28"/>
          <w:szCs w:val="28"/>
        </w:rPr>
      </w:pPr>
    </w:p>
    <w:p w14:paraId="00455028" w14:textId="037A4396" w:rsidR="00A20A6E" w:rsidRDefault="00A20A6E" w:rsidP="00371F72">
      <w:pPr>
        <w:spacing w:line="360" w:lineRule="auto"/>
        <w:rPr>
          <w:rFonts w:ascii="Times New Roman" w:hAnsi="Times New Roman" w:cs="Times New Roman"/>
          <w:b/>
          <w:bCs/>
          <w:sz w:val="28"/>
          <w:szCs w:val="28"/>
        </w:rPr>
      </w:pPr>
    </w:p>
    <w:p w14:paraId="047F868C" w14:textId="77777777" w:rsidR="00A20A6E" w:rsidRDefault="00A20A6E" w:rsidP="00371F72">
      <w:pPr>
        <w:spacing w:line="360" w:lineRule="auto"/>
        <w:rPr>
          <w:rFonts w:ascii="Times New Roman" w:hAnsi="Times New Roman" w:cs="Times New Roman"/>
          <w:b/>
          <w:bCs/>
          <w:sz w:val="28"/>
          <w:szCs w:val="28"/>
        </w:rPr>
      </w:pPr>
    </w:p>
    <w:p w14:paraId="6BF19D19" w14:textId="7B7FDCCE" w:rsidR="00F20416" w:rsidRDefault="00F20416" w:rsidP="00330CD7">
      <w:pPr>
        <w:pStyle w:val="Heading1"/>
      </w:pPr>
      <w:bookmarkStart w:id="4" w:name="_Toc128516263"/>
      <w:r w:rsidRPr="003F2380">
        <w:lastRenderedPageBreak/>
        <w:t>DAFTAR LAMPIRAN</w:t>
      </w:r>
      <w:bookmarkEnd w:id="4"/>
    </w:p>
    <w:p w14:paraId="7346C6D7" w14:textId="3B43E6A7" w:rsidR="006E6348" w:rsidRPr="006E6348" w:rsidRDefault="006E6348" w:rsidP="006E6348"/>
    <w:p w14:paraId="4CEF881F" w14:textId="1C45D904" w:rsidR="003D25BE" w:rsidRDefault="003D25BE" w:rsidP="008A1FD0">
      <w:pPr>
        <w:spacing w:line="360" w:lineRule="auto"/>
        <w:jc w:val="center"/>
        <w:rPr>
          <w:rFonts w:ascii="Times New Roman" w:hAnsi="Times New Roman" w:cs="Times New Roman"/>
          <w:b/>
          <w:bCs/>
          <w:sz w:val="28"/>
          <w:szCs w:val="28"/>
        </w:rPr>
      </w:pPr>
    </w:p>
    <w:p w14:paraId="3EA33A6E" w14:textId="17056ED9" w:rsidR="003D25BE" w:rsidRDefault="003D25BE" w:rsidP="008A1FD0">
      <w:pPr>
        <w:spacing w:line="360" w:lineRule="auto"/>
        <w:jc w:val="center"/>
        <w:rPr>
          <w:rFonts w:ascii="Times New Roman" w:hAnsi="Times New Roman" w:cs="Times New Roman"/>
          <w:b/>
          <w:bCs/>
          <w:sz w:val="28"/>
          <w:szCs w:val="28"/>
        </w:rPr>
      </w:pPr>
    </w:p>
    <w:p w14:paraId="467A28FD" w14:textId="5783478D" w:rsidR="003D25BE" w:rsidRDefault="003D25BE" w:rsidP="008A1FD0">
      <w:pPr>
        <w:spacing w:line="360" w:lineRule="auto"/>
        <w:jc w:val="center"/>
        <w:rPr>
          <w:rFonts w:ascii="Times New Roman" w:hAnsi="Times New Roman" w:cs="Times New Roman"/>
          <w:b/>
          <w:bCs/>
          <w:sz w:val="28"/>
          <w:szCs w:val="28"/>
        </w:rPr>
      </w:pPr>
    </w:p>
    <w:p w14:paraId="625CDDAA" w14:textId="1FB09CC0" w:rsidR="003D25BE" w:rsidRDefault="003D25BE" w:rsidP="008A1FD0">
      <w:pPr>
        <w:spacing w:line="360" w:lineRule="auto"/>
        <w:jc w:val="center"/>
        <w:rPr>
          <w:rFonts w:ascii="Times New Roman" w:hAnsi="Times New Roman" w:cs="Times New Roman"/>
          <w:b/>
          <w:bCs/>
          <w:sz w:val="28"/>
          <w:szCs w:val="28"/>
        </w:rPr>
      </w:pPr>
    </w:p>
    <w:p w14:paraId="557A2AFF" w14:textId="4AD049C9" w:rsidR="003D25BE" w:rsidRDefault="003D25BE" w:rsidP="008A1FD0">
      <w:pPr>
        <w:spacing w:line="360" w:lineRule="auto"/>
        <w:jc w:val="center"/>
        <w:rPr>
          <w:rFonts w:ascii="Times New Roman" w:hAnsi="Times New Roman" w:cs="Times New Roman"/>
          <w:b/>
          <w:bCs/>
          <w:sz w:val="28"/>
          <w:szCs w:val="28"/>
        </w:rPr>
      </w:pPr>
    </w:p>
    <w:p w14:paraId="33AB72FF" w14:textId="53676558" w:rsidR="003D25BE" w:rsidRDefault="003D25BE" w:rsidP="008A1FD0">
      <w:pPr>
        <w:spacing w:line="360" w:lineRule="auto"/>
        <w:jc w:val="center"/>
        <w:rPr>
          <w:rFonts w:ascii="Times New Roman" w:hAnsi="Times New Roman" w:cs="Times New Roman"/>
          <w:b/>
          <w:bCs/>
          <w:sz w:val="28"/>
          <w:szCs w:val="28"/>
        </w:rPr>
      </w:pPr>
    </w:p>
    <w:p w14:paraId="40A7D076" w14:textId="00F52380" w:rsidR="003D25BE" w:rsidRDefault="003D25BE" w:rsidP="008A1FD0">
      <w:pPr>
        <w:spacing w:line="360" w:lineRule="auto"/>
        <w:jc w:val="center"/>
        <w:rPr>
          <w:rFonts w:ascii="Times New Roman" w:hAnsi="Times New Roman" w:cs="Times New Roman"/>
          <w:b/>
          <w:bCs/>
          <w:sz w:val="28"/>
          <w:szCs w:val="28"/>
        </w:rPr>
      </w:pPr>
    </w:p>
    <w:p w14:paraId="748FB47A" w14:textId="77777777" w:rsidR="0026644C" w:rsidRDefault="0026644C" w:rsidP="00D17654">
      <w:pPr>
        <w:spacing w:line="360" w:lineRule="auto"/>
        <w:rPr>
          <w:rFonts w:ascii="Times New Roman" w:hAnsi="Times New Roman" w:cs="Times New Roman"/>
          <w:b/>
          <w:bCs/>
          <w:sz w:val="28"/>
          <w:szCs w:val="28"/>
        </w:rPr>
      </w:pPr>
    </w:p>
    <w:p w14:paraId="72CB836C" w14:textId="77777777" w:rsidR="0026644C" w:rsidRDefault="0026644C" w:rsidP="008A1FD0">
      <w:pPr>
        <w:spacing w:line="360" w:lineRule="auto"/>
        <w:jc w:val="center"/>
        <w:rPr>
          <w:rFonts w:ascii="Times New Roman" w:hAnsi="Times New Roman" w:cs="Times New Roman"/>
          <w:b/>
          <w:bCs/>
          <w:sz w:val="28"/>
          <w:szCs w:val="28"/>
        </w:rPr>
      </w:pPr>
    </w:p>
    <w:p w14:paraId="439B76D0" w14:textId="77777777" w:rsidR="00371F72" w:rsidRDefault="00371F72" w:rsidP="008A1FD0">
      <w:pPr>
        <w:spacing w:line="360" w:lineRule="auto"/>
        <w:jc w:val="center"/>
        <w:rPr>
          <w:rFonts w:ascii="Times New Roman" w:hAnsi="Times New Roman" w:cs="Times New Roman"/>
          <w:b/>
          <w:bCs/>
          <w:sz w:val="28"/>
          <w:szCs w:val="28"/>
        </w:rPr>
      </w:pPr>
    </w:p>
    <w:p w14:paraId="689E113C" w14:textId="77777777" w:rsidR="00371F72" w:rsidRDefault="00371F72" w:rsidP="008A1FD0">
      <w:pPr>
        <w:spacing w:line="360" w:lineRule="auto"/>
        <w:jc w:val="center"/>
        <w:rPr>
          <w:rFonts w:ascii="Times New Roman" w:hAnsi="Times New Roman" w:cs="Times New Roman"/>
          <w:b/>
          <w:bCs/>
          <w:sz w:val="28"/>
          <w:szCs w:val="28"/>
        </w:rPr>
      </w:pPr>
    </w:p>
    <w:p w14:paraId="3758BF5C" w14:textId="77777777" w:rsidR="00371F72" w:rsidRDefault="00371F72" w:rsidP="008A1FD0">
      <w:pPr>
        <w:spacing w:line="360" w:lineRule="auto"/>
        <w:jc w:val="center"/>
        <w:rPr>
          <w:rFonts w:ascii="Times New Roman" w:hAnsi="Times New Roman" w:cs="Times New Roman"/>
          <w:b/>
          <w:bCs/>
          <w:sz w:val="28"/>
          <w:szCs w:val="28"/>
        </w:rPr>
      </w:pPr>
    </w:p>
    <w:p w14:paraId="0FB022FF" w14:textId="733B3D11" w:rsidR="007B27F2" w:rsidRDefault="007B27F2" w:rsidP="00D616A1">
      <w:pPr>
        <w:spacing w:line="360" w:lineRule="auto"/>
        <w:rPr>
          <w:rFonts w:ascii="Times New Roman" w:hAnsi="Times New Roman" w:cs="Times New Roman"/>
          <w:b/>
          <w:bCs/>
          <w:sz w:val="28"/>
          <w:szCs w:val="28"/>
        </w:rPr>
      </w:pPr>
    </w:p>
    <w:p w14:paraId="01214FEB" w14:textId="77777777" w:rsidR="00513126" w:rsidRDefault="00513126" w:rsidP="00645F3B">
      <w:pPr>
        <w:spacing w:line="360" w:lineRule="auto"/>
        <w:rPr>
          <w:rFonts w:ascii="Times New Roman" w:hAnsi="Times New Roman" w:cs="Times New Roman"/>
          <w:b/>
          <w:bCs/>
          <w:sz w:val="28"/>
          <w:szCs w:val="28"/>
        </w:rPr>
      </w:pPr>
    </w:p>
    <w:p w14:paraId="2E8C88A7" w14:textId="77777777" w:rsidR="00A20A6E" w:rsidRDefault="00A20A6E" w:rsidP="00645F3B">
      <w:pPr>
        <w:spacing w:line="360" w:lineRule="auto"/>
        <w:rPr>
          <w:rFonts w:ascii="Times New Roman" w:hAnsi="Times New Roman" w:cs="Times New Roman"/>
          <w:b/>
          <w:bCs/>
          <w:sz w:val="28"/>
          <w:szCs w:val="28"/>
        </w:rPr>
      </w:pPr>
    </w:p>
    <w:p w14:paraId="5AD3410E" w14:textId="77777777" w:rsidR="00A20A6E" w:rsidRDefault="00A20A6E" w:rsidP="00645F3B">
      <w:pPr>
        <w:spacing w:line="360" w:lineRule="auto"/>
        <w:rPr>
          <w:rFonts w:ascii="Times New Roman" w:hAnsi="Times New Roman" w:cs="Times New Roman"/>
          <w:b/>
          <w:bCs/>
          <w:sz w:val="28"/>
          <w:szCs w:val="28"/>
        </w:rPr>
      </w:pPr>
    </w:p>
    <w:p w14:paraId="6DE3C314" w14:textId="77777777" w:rsidR="00A20A6E" w:rsidRDefault="00A20A6E" w:rsidP="00645F3B">
      <w:pPr>
        <w:spacing w:line="360" w:lineRule="auto"/>
        <w:rPr>
          <w:rFonts w:ascii="Times New Roman" w:hAnsi="Times New Roman" w:cs="Times New Roman"/>
          <w:b/>
          <w:bCs/>
          <w:sz w:val="28"/>
          <w:szCs w:val="28"/>
        </w:rPr>
      </w:pPr>
    </w:p>
    <w:p w14:paraId="375ABBF8" w14:textId="77777777" w:rsidR="00A20A6E" w:rsidRDefault="00A20A6E" w:rsidP="00645F3B">
      <w:pPr>
        <w:spacing w:line="360" w:lineRule="auto"/>
        <w:rPr>
          <w:rFonts w:ascii="Times New Roman" w:hAnsi="Times New Roman" w:cs="Times New Roman"/>
          <w:b/>
          <w:bCs/>
          <w:sz w:val="28"/>
          <w:szCs w:val="28"/>
        </w:rPr>
      </w:pPr>
    </w:p>
    <w:p w14:paraId="5D92C998" w14:textId="77777777" w:rsidR="00A20A6E" w:rsidRDefault="00A20A6E" w:rsidP="00645F3B">
      <w:pPr>
        <w:spacing w:line="360" w:lineRule="auto"/>
        <w:rPr>
          <w:rFonts w:ascii="Times New Roman" w:hAnsi="Times New Roman" w:cs="Times New Roman"/>
          <w:b/>
          <w:bCs/>
          <w:sz w:val="28"/>
          <w:szCs w:val="28"/>
        </w:rPr>
      </w:pPr>
    </w:p>
    <w:p w14:paraId="76BE8390" w14:textId="2EE9E213" w:rsidR="00A20A6E" w:rsidRDefault="00A20A6E" w:rsidP="00645F3B">
      <w:pPr>
        <w:spacing w:line="360" w:lineRule="auto"/>
        <w:rPr>
          <w:rFonts w:ascii="Times New Roman" w:hAnsi="Times New Roman" w:cs="Times New Roman"/>
          <w:b/>
          <w:bCs/>
          <w:sz w:val="28"/>
          <w:szCs w:val="28"/>
        </w:rPr>
        <w:sectPr w:rsidR="00A20A6E" w:rsidSect="003D25BE">
          <w:footerReference w:type="default" r:id="rId9"/>
          <w:pgSz w:w="11906" w:h="16838" w:code="9"/>
          <w:pgMar w:top="1701" w:right="1701" w:bottom="1701" w:left="2268" w:header="720" w:footer="720" w:gutter="0"/>
          <w:pgNumType w:fmt="lowerRoman" w:start="1"/>
          <w:cols w:space="720"/>
          <w:docGrid w:linePitch="360"/>
        </w:sectPr>
      </w:pPr>
    </w:p>
    <w:p w14:paraId="088821EF" w14:textId="0B0A4C70" w:rsidR="008A1FD0" w:rsidRPr="00763355" w:rsidRDefault="008A1FD0" w:rsidP="00330CD7">
      <w:pPr>
        <w:pStyle w:val="Heading1"/>
      </w:pPr>
      <w:bookmarkStart w:id="5" w:name="_Toc128516264"/>
      <w:r w:rsidRPr="00763355">
        <w:lastRenderedPageBreak/>
        <w:t xml:space="preserve">BAB </w:t>
      </w:r>
      <w:r w:rsidR="006D2A40" w:rsidRPr="00763355">
        <w:t>I</w:t>
      </w:r>
      <w:bookmarkEnd w:id="5"/>
    </w:p>
    <w:p w14:paraId="66721962" w14:textId="7B43EC57" w:rsidR="00B15468" w:rsidRPr="00763355" w:rsidRDefault="008A1FD0" w:rsidP="00763355">
      <w:pPr>
        <w:spacing w:line="360" w:lineRule="auto"/>
        <w:jc w:val="center"/>
        <w:rPr>
          <w:rFonts w:asciiTheme="majorBidi" w:hAnsiTheme="majorBidi" w:cstheme="majorBidi"/>
          <w:b/>
          <w:bCs/>
          <w:sz w:val="28"/>
          <w:szCs w:val="28"/>
        </w:rPr>
      </w:pPr>
      <w:r w:rsidRPr="00763355">
        <w:rPr>
          <w:rFonts w:asciiTheme="majorBidi" w:hAnsiTheme="majorBidi" w:cstheme="majorBidi"/>
          <w:b/>
          <w:bCs/>
          <w:sz w:val="28"/>
          <w:szCs w:val="28"/>
        </w:rPr>
        <w:t>PENDAHULUAN</w:t>
      </w:r>
    </w:p>
    <w:p w14:paraId="77CECB59" w14:textId="77777777" w:rsidR="00FC577B" w:rsidRPr="00FC577B" w:rsidRDefault="00FC577B" w:rsidP="00FC577B"/>
    <w:p w14:paraId="3D9FAB64" w14:textId="02CB7D97" w:rsidR="00801760" w:rsidRPr="00FC577B" w:rsidRDefault="00B15468" w:rsidP="006D4F46">
      <w:pPr>
        <w:pStyle w:val="Heading2"/>
      </w:pPr>
      <w:bookmarkStart w:id="6" w:name="_Toc128516265"/>
      <w:r w:rsidRPr="00FC577B">
        <w:t>Latar Belakang Masalah</w:t>
      </w:r>
      <w:bookmarkEnd w:id="6"/>
    </w:p>
    <w:p w14:paraId="250E3C3B" w14:textId="41D9F89B" w:rsidR="00986B99" w:rsidRDefault="00986B99" w:rsidP="00483ED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kembangan teknologi pada saat ini yang semakin pesat mendorong manusia untuk selalu menciptakan inovasi-inovasi baru dan lebih modern di bidang teknologi. Salah satu industri teknologi yang sekarang sedang berkembang pesat adalah industri robotika. Teknologi robotika saat ini telah mampu untuk meningkatkan kualitas maupun kuantitas kehidupan manusia. Salah satu kemajuan dari industri robot itu sendiri adalah di mana ketika robot sudah dapat menentukan jalurnya sendiri untuk bergerak. Hal ini sering kita kenal dengan sebutan </w:t>
      </w:r>
      <w:proofErr w:type="spellStart"/>
      <w:r>
        <w:rPr>
          <w:rFonts w:ascii="Times New Roman" w:hAnsi="Times New Roman" w:cs="Times New Roman"/>
          <w:i/>
          <w:iCs/>
          <w:sz w:val="24"/>
          <w:szCs w:val="24"/>
        </w:rPr>
        <w:t>autonomo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vehicle</w:t>
      </w:r>
      <w:proofErr w:type="spellEnd"/>
      <w:r w:rsidR="006D228A">
        <w:rPr>
          <w:rFonts w:ascii="Times New Roman" w:hAnsi="Times New Roman" w:cs="Times New Roman"/>
          <w:sz w:val="24"/>
          <w:szCs w:val="24"/>
        </w:rPr>
        <w:t xml:space="preserve"> atau </w:t>
      </w:r>
      <w:r w:rsidR="007209AE">
        <w:rPr>
          <w:rFonts w:ascii="Times New Roman" w:hAnsi="Times New Roman" w:cs="Times New Roman"/>
          <w:sz w:val="24"/>
          <w:szCs w:val="24"/>
        </w:rPr>
        <w:t>kendaraan</w:t>
      </w:r>
      <w:r w:rsidR="006D228A">
        <w:rPr>
          <w:rFonts w:ascii="Times New Roman" w:hAnsi="Times New Roman" w:cs="Times New Roman"/>
          <w:sz w:val="24"/>
          <w:szCs w:val="24"/>
        </w:rPr>
        <w:t xml:space="preserve"> otonom. </w:t>
      </w:r>
      <w:r w:rsidR="007209AE">
        <w:rPr>
          <w:rFonts w:ascii="Times New Roman" w:hAnsi="Times New Roman" w:cs="Times New Roman"/>
          <w:sz w:val="24"/>
          <w:szCs w:val="24"/>
        </w:rPr>
        <w:t xml:space="preserve">Kendaraan </w:t>
      </w:r>
      <w:r w:rsidR="005A5CB3">
        <w:rPr>
          <w:rFonts w:ascii="Times New Roman" w:hAnsi="Times New Roman" w:cs="Times New Roman"/>
          <w:sz w:val="24"/>
          <w:szCs w:val="24"/>
        </w:rPr>
        <w:t xml:space="preserve"> otonom dapat melakukan perjalanan dari satu titik menuju titik tujuannya, tanpa di gerakan secara langsung oleh manusia. </w:t>
      </w:r>
      <w:r w:rsidR="007209AE" w:rsidRPr="007209AE">
        <w:rPr>
          <w:rFonts w:ascii="Times New Roman" w:hAnsi="Times New Roman" w:cs="Times New Roman"/>
          <w:sz w:val="24"/>
          <w:szCs w:val="24"/>
        </w:rPr>
        <w:t xml:space="preserve">Kendaraan otonom ini memiliki potensi </w:t>
      </w:r>
      <w:r w:rsidR="007209AE">
        <w:rPr>
          <w:rFonts w:ascii="Times New Roman" w:hAnsi="Times New Roman" w:cs="Times New Roman"/>
          <w:sz w:val="24"/>
          <w:szCs w:val="24"/>
        </w:rPr>
        <w:t xml:space="preserve">yang signifikan untuk </w:t>
      </w:r>
      <w:r w:rsidR="007209AE" w:rsidRPr="007209AE">
        <w:rPr>
          <w:rFonts w:ascii="Times New Roman" w:hAnsi="Times New Roman" w:cs="Times New Roman"/>
          <w:sz w:val="24"/>
          <w:szCs w:val="24"/>
        </w:rPr>
        <w:t>mengubah transportasi dan cara manusia melakukan perjalanan di masa depan di jalan raya</w:t>
      </w:r>
      <w:r w:rsidR="007209AE">
        <w:rPr>
          <w:rFonts w:ascii="Times New Roman" w:hAnsi="Times New Roman" w:cs="Times New Roman"/>
          <w:sz w:val="24"/>
          <w:szCs w:val="24"/>
        </w:rPr>
        <w:t>, contohnya adalah</w:t>
      </w:r>
      <w:r w:rsidR="007209AE" w:rsidRPr="007209AE">
        <w:rPr>
          <w:rFonts w:ascii="Times New Roman" w:hAnsi="Times New Roman" w:cs="Times New Roman"/>
          <w:sz w:val="24"/>
          <w:szCs w:val="24"/>
        </w:rPr>
        <w:t xml:space="preserve"> digunakan untuk mengangkut orang tua dan orang cacat, atau digunakan di zona perang berbahaya di mana korban jiwa dapat diperkirakan</w:t>
      </w:r>
      <w:r w:rsidR="00E24F51">
        <w:rPr>
          <w:rFonts w:ascii="Times New Roman" w:hAnsi="Times New Roman" w:cs="Times New Roman"/>
          <w:sz w:val="24"/>
          <w:szCs w:val="24"/>
        </w:rPr>
        <w:t xml:space="preserve"> </w:t>
      </w:r>
      <w:r w:rsidR="00E113F1">
        <w:rPr>
          <w:rFonts w:ascii="Times New Roman" w:hAnsi="Times New Roman" w:cs="Times New Roman"/>
          <w:sz w:val="24"/>
          <w:szCs w:val="24"/>
        </w:rPr>
        <w:fldChar w:fldCharType="begin" w:fldLock="1"/>
      </w:r>
      <w:r w:rsidR="00493502">
        <w:rPr>
          <w:rFonts w:ascii="Times New Roman" w:hAnsi="Times New Roman" w:cs="Times New Roman"/>
          <w:sz w:val="24"/>
          <w:szCs w:val="24"/>
        </w:rPr>
        <w:instrText>ADDIN CSL_CITATION {"citationItems":[{"id":"ITEM-1","itemData":{"DOI":"10.11591/ijece.v11i4.pp3013-3021","ISSN":"20888708","abstract":"Autonomous vehicles have been invented to increase the safety of transportation users. These vehicles can sense their environment and make decisions without any external aid to produce an optimal route to reach a destination. Even though the idea sounds futuristic and if implemented successfully, many current issues related to transportation will be solved, care needs to be taken before implementing the solution. This paper will look at the pros and cons of implementation of autonomous vehicles. The vehicles depend highly on the sensors present on the vehicles and any tampering or manipulation of the data generated and transmitted by these can have disastrous consequences, as human lives are at stake here. Various attacks against the different type of sensors on-board an autonomous vehicle are covered.","author":[{"dropping-particle":"","family":"Khan","given":"Firoz","non-dropping-particle":"","parse-names":false,"suffix":""},{"dropping-particle":"","family":"Kumar","given":"R. Lakshmana","non-dropping-particle":"","parse-names":false,"suffix":""},{"dropping-particle":"","family":"Kadry","given":"Seifedine","non-dropping-particle":"","parse-names":false,"suffix":""},{"dropping-particle":"","family":"Nam","given":"Yunyoung","non-dropping-particle":"","parse-names":false,"suffix":""},{"dropping-particle":"","family":"Meqdad","given":"Maytham N.","non-dropping-particle":"","parse-names":false,"suffix":""}],"container-title":"International Journal of Electrical and Computer Engineering","id":"ITEM-1","issue":"4","issued":{"date-parts":[["2021"]]},"page":"3013-3021","title":"Autonomous vehicles: A study of implementation and security","type":"article-journal","volume":"11"},"uris":["http://www.mendeley.com/documents/?uuid=5fa87db0-3358-4f82-baf5-e6b23930fb2f"]}],"mendeley":{"formattedCitation":"[1]","plainTextFormattedCitation":"[1]","previouslyFormattedCitation":"[1]"},"properties":{"noteIndex":0},"schema":"https://github.com/citation-style-language/schema/raw/master/csl-citation.json"}</w:instrText>
      </w:r>
      <w:r w:rsidR="00E113F1">
        <w:rPr>
          <w:rFonts w:ascii="Times New Roman" w:hAnsi="Times New Roman" w:cs="Times New Roman"/>
          <w:sz w:val="24"/>
          <w:szCs w:val="24"/>
        </w:rPr>
        <w:fldChar w:fldCharType="separate"/>
      </w:r>
      <w:r w:rsidR="00E113F1" w:rsidRPr="00E113F1">
        <w:rPr>
          <w:rFonts w:ascii="Times New Roman" w:hAnsi="Times New Roman" w:cs="Times New Roman"/>
          <w:noProof/>
          <w:sz w:val="24"/>
          <w:szCs w:val="24"/>
        </w:rPr>
        <w:t>[1]</w:t>
      </w:r>
      <w:r w:rsidR="00E113F1">
        <w:rPr>
          <w:rFonts w:ascii="Times New Roman" w:hAnsi="Times New Roman" w:cs="Times New Roman"/>
          <w:sz w:val="24"/>
          <w:szCs w:val="24"/>
        </w:rPr>
        <w:fldChar w:fldCharType="end"/>
      </w:r>
      <w:r w:rsidR="00E113F1">
        <w:rPr>
          <w:rFonts w:ascii="Times New Roman" w:hAnsi="Times New Roman" w:cs="Times New Roman"/>
          <w:sz w:val="24"/>
          <w:szCs w:val="24"/>
        </w:rPr>
        <w:t xml:space="preserve">. </w:t>
      </w:r>
      <w:r w:rsidR="00041D66">
        <w:rPr>
          <w:rFonts w:ascii="Times New Roman" w:hAnsi="Times New Roman" w:cs="Times New Roman"/>
          <w:sz w:val="24"/>
          <w:szCs w:val="24"/>
        </w:rPr>
        <w:t xml:space="preserve">Selain itu, </w:t>
      </w:r>
      <w:r w:rsidR="00660FD2">
        <w:rPr>
          <w:rFonts w:ascii="Times New Roman" w:hAnsi="Times New Roman" w:cs="Times New Roman"/>
          <w:sz w:val="24"/>
          <w:szCs w:val="24"/>
        </w:rPr>
        <w:t>kendaraan otonom ini juga dapat digunakan untuk mengang</w:t>
      </w:r>
      <w:r w:rsidR="00A52500">
        <w:rPr>
          <w:rFonts w:ascii="Times New Roman" w:hAnsi="Times New Roman" w:cs="Times New Roman"/>
          <w:sz w:val="24"/>
          <w:szCs w:val="24"/>
        </w:rPr>
        <w:t xml:space="preserve">kut barang dan mengantarkan barang tersebut ke tempat tujuan yang dituju secara </w:t>
      </w:r>
      <w:r w:rsidR="00E57454">
        <w:rPr>
          <w:rFonts w:ascii="Times New Roman" w:hAnsi="Times New Roman" w:cs="Times New Roman"/>
          <w:sz w:val="24"/>
          <w:szCs w:val="24"/>
        </w:rPr>
        <w:t xml:space="preserve">otomatis. </w:t>
      </w:r>
    </w:p>
    <w:p w14:paraId="4A9C76A3" w14:textId="42A536A9" w:rsidR="00041DCF" w:rsidRDefault="00041DCF" w:rsidP="00483ED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kan tetapi, kendaraan otonom ini hanyalah </w:t>
      </w:r>
      <w:r w:rsidR="004A0483">
        <w:rPr>
          <w:rFonts w:ascii="Times New Roman" w:hAnsi="Times New Roman" w:cs="Times New Roman"/>
          <w:sz w:val="24"/>
          <w:szCs w:val="24"/>
        </w:rPr>
        <w:t xml:space="preserve">sekedar </w:t>
      </w:r>
      <w:r w:rsidR="00536E49">
        <w:rPr>
          <w:rFonts w:ascii="Times New Roman" w:hAnsi="Times New Roman" w:cs="Times New Roman"/>
          <w:sz w:val="24"/>
          <w:szCs w:val="24"/>
        </w:rPr>
        <w:t xml:space="preserve">robot pada umumnya. Kendaraan otonom tidak dapat berbicara bahasa alami layaknya manusia seperti kita yang dapat berbicara dan berkomunikasi dengan menggunakan bahasa alami. </w:t>
      </w:r>
      <w:r w:rsidR="00C705F5">
        <w:rPr>
          <w:rFonts w:ascii="Times New Roman" w:hAnsi="Times New Roman" w:cs="Times New Roman"/>
          <w:sz w:val="24"/>
          <w:szCs w:val="24"/>
        </w:rPr>
        <w:t>Sehingga, manusia sebagai pengguna robot ini tidak dapat melakukan interaksi atau berkomunikasi dengan robot dengan menggunakan bahasa alami.</w:t>
      </w:r>
      <w:r w:rsidR="008E7E58">
        <w:rPr>
          <w:rFonts w:ascii="Times New Roman" w:hAnsi="Times New Roman" w:cs="Times New Roman"/>
          <w:sz w:val="24"/>
          <w:szCs w:val="24"/>
        </w:rPr>
        <w:t xml:space="preserve"> </w:t>
      </w:r>
      <w:proofErr w:type="spellStart"/>
      <w:r w:rsidR="008E7E58" w:rsidRPr="00915683">
        <w:rPr>
          <w:rFonts w:ascii="Times New Roman" w:hAnsi="Times New Roman" w:cs="Times New Roman"/>
          <w:i/>
          <w:iCs/>
          <w:sz w:val="24"/>
          <w:szCs w:val="24"/>
        </w:rPr>
        <w:t>Artificial</w:t>
      </w:r>
      <w:proofErr w:type="spellEnd"/>
      <w:r w:rsidR="008E7E58" w:rsidRPr="00915683">
        <w:rPr>
          <w:rFonts w:ascii="Times New Roman" w:hAnsi="Times New Roman" w:cs="Times New Roman"/>
          <w:i/>
          <w:iCs/>
          <w:sz w:val="24"/>
          <w:szCs w:val="24"/>
        </w:rPr>
        <w:t xml:space="preserve"> </w:t>
      </w:r>
      <w:proofErr w:type="spellStart"/>
      <w:r w:rsidR="008E7E58" w:rsidRPr="00915683">
        <w:rPr>
          <w:rFonts w:ascii="Times New Roman" w:hAnsi="Times New Roman" w:cs="Times New Roman"/>
          <w:i/>
          <w:iCs/>
          <w:sz w:val="24"/>
          <w:szCs w:val="24"/>
        </w:rPr>
        <w:t>Intelligence</w:t>
      </w:r>
      <w:proofErr w:type="spellEnd"/>
      <w:r w:rsidR="008E7E58" w:rsidRPr="008E7E58">
        <w:rPr>
          <w:rFonts w:ascii="Times New Roman" w:hAnsi="Times New Roman" w:cs="Times New Roman"/>
          <w:sz w:val="24"/>
          <w:szCs w:val="24"/>
        </w:rPr>
        <w:t xml:space="preserve"> (AI) atau yang biasa kita kenal dengan kecerdasan buatan</w:t>
      </w:r>
      <w:r w:rsidR="008E7E58">
        <w:rPr>
          <w:rFonts w:ascii="Times New Roman" w:hAnsi="Times New Roman" w:cs="Times New Roman"/>
          <w:sz w:val="24"/>
          <w:szCs w:val="24"/>
        </w:rPr>
        <w:t xml:space="preserve"> diprediksi akan terus berkembang di masa depan</w:t>
      </w:r>
      <w:r w:rsidR="008E7E58" w:rsidRPr="008E7E58">
        <w:rPr>
          <w:rFonts w:ascii="Times New Roman" w:hAnsi="Times New Roman" w:cs="Times New Roman"/>
          <w:sz w:val="24"/>
          <w:szCs w:val="24"/>
        </w:rPr>
        <w:t xml:space="preserve">. AI memiliki </w:t>
      </w:r>
      <w:r w:rsidR="00E57960">
        <w:rPr>
          <w:rFonts w:ascii="Times New Roman" w:hAnsi="Times New Roman" w:cs="Times New Roman"/>
          <w:sz w:val="24"/>
          <w:szCs w:val="24"/>
        </w:rPr>
        <w:t>konsep untuk mengganti peran manusia dalam melakukan pekerjaan</w:t>
      </w:r>
      <w:r w:rsidR="008E7E58" w:rsidRPr="008E7E58">
        <w:rPr>
          <w:rFonts w:ascii="Times New Roman" w:hAnsi="Times New Roman" w:cs="Times New Roman"/>
          <w:sz w:val="24"/>
          <w:szCs w:val="24"/>
        </w:rPr>
        <w:t>. Pada AI ini memiliki beberapa bagian</w:t>
      </w:r>
      <w:r w:rsidR="002902E1">
        <w:rPr>
          <w:rFonts w:ascii="Times New Roman" w:hAnsi="Times New Roman" w:cs="Times New Roman"/>
          <w:sz w:val="24"/>
          <w:szCs w:val="24"/>
        </w:rPr>
        <w:t xml:space="preserve"> atau </w:t>
      </w:r>
      <w:r w:rsidR="002902E1">
        <w:rPr>
          <w:rFonts w:ascii="Times New Roman" w:hAnsi="Times New Roman" w:cs="Times New Roman"/>
          <w:i/>
          <w:iCs/>
          <w:sz w:val="24"/>
          <w:szCs w:val="24"/>
        </w:rPr>
        <w:t>domain</w:t>
      </w:r>
      <w:r w:rsidR="008E7E58" w:rsidRPr="008E7E58">
        <w:rPr>
          <w:rFonts w:ascii="Times New Roman" w:hAnsi="Times New Roman" w:cs="Times New Roman"/>
          <w:sz w:val="24"/>
          <w:szCs w:val="24"/>
        </w:rPr>
        <w:t xml:space="preserve">, salah satunya adalah </w:t>
      </w:r>
      <w:r w:rsidR="008E7E58" w:rsidRPr="00474E9D">
        <w:rPr>
          <w:rFonts w:ascii="Times New Roman" w:hAnsi="Times New Roman" w:cs="Times New Roman"/>
          <w:i/>
          <w:iCs/>
          <w:sz w:val="24"/>
          <w:szCs w:val="24"/>
        </w:rPr>
        <w:t xml:space="preserve">Natural </w:t>
      </w:r>
      <w:proofErr w:type="spellStart"/>
      <w:r w:rsidR="008E7E58" w:rsidRPr="00474E9D">
        <w:rPr>
          <w:rFonts w:ascii="Times New Roman" w:hAnsi="Times New Roman" w:cs="Times New Roman"/>
          <w:i/>
          <w:iCs/>
          <w:sz w:val="24"/>
          <w:szCs w:val="24"/>
        </w:rPr>
        <w:t>Language</w:t>
      </w:r>
      <w:proofErr w:type="spellEnd"/>
      <w:r w:rsidR="008E7E58" w:rsidRPr="00474E9D">
        <w:rPr>
          <w:rFonts w:ascii="Times New Roman" w:hAnsi="Times New Roman" w:cs="Times New Roman"/>
          <w:i/>
          <w:iCs/>
          <w:sz w:val="24"/>
          <w:szCs w:val="24"/>
        </w:rPr>
        <w:t xml:space="preserve"> </w:t>
      </w:r>
      <w:proofErr w:type="spellStart"/>
      <w:r w:rsidR="008E7E58" w:rsidRPr="00474E9D">
        <w:rPr>
          <w:rFonts w:ascii="Times New Roman" w:hAnsi="Times New Roman" w:cs="Times New Roman"/>
          <w:i/>
          <w:iCs/>
          <w:sz w:val="24"/>
          <w:szCs w:val="24"/>
        </w:rPr>
        <w:t>Processing</w:t>
      </w:r>
      <w:proofErr w:type="spellEnd"/>
      <w:r w:rsidR="008E7E58" w:rsidRPr="008E7E58">
        <w:rPr>
          <w:rFonts w:ascii="Times New Roman" w:hAnsi="Times New Roman" w:cs="Times New Roman"/>
          <w:sz w:val="24"/>
          <w:szCs w:val="24"/>
        </w:rPr>
        <w:t xml:space="preserve"> (NLP). Dengan menggunakan NLP ini, </w:t>
      </w:r>
      <w:r w:rsidR="00A0652B">
        <w:rPr>
          <w:rFonts w:ascii="Times New Roman" w:hAnsi="Times New Roman" w:cs="Times New Roman"/>
          <w:sz w:val="24"/>
          <w:szCs w:val="24"/>
        </w:rPr>
        <w:t>mesin</w:t>
      </w:r>
      <w:r w:rsidR="00AF168A">
        <w:rPr>
          <w:rFonts w:ascii="Times New Roman" w:hAnsi="Times New Roman" w:cs="Times New Roman"/>
          <w:sz w:val="24"/>
          <w:szCs w:val="24"/>
        </w:rPr>
        <w:t xml:space="preserve"> atau perangkat</w:t>
      </w:r>
      <w:r w:rsidR="008E7E58" w:rsidRPr="008E7E58">
        <w:rPr>
          <w:rFonts w:ascii="Times New Roman" w:hAnsi="Times New Roman" w:cs="Times New Roman"/>
          <w:sz w:val="24"/>
          <w:szCs w:val="24"/>
        </w:rPr>
        <w:t xml:space="preserve"> dapat mengolah, mengenali, dan menyampaikan bahasa alami layaknya kita sebagai manusia.</w:t>
      </w:r>
      <w:r w:rsidR="00F43C02">
        <w:rPr>
          <w:rFonts w:ascii="Times New Roman" w:hAnsi="Times New Roman" w:cs="Times New Roman"/>
          <w:sz w:val="24"/>
          <w:szCs w:val="24"/>
        </w:rPr>
        <w:t xml:space="preserve"> </w:t>
      </w:r>
    </w:p>
    <w:p w14:paraId="7F29EE08" w14:textId="024F4985" w:rsidR="00DD3AEA" w:rsidRDefault="000007F7" w:rsidP="00483EDC">
      <w:pPr>
        <w:pStyle w:val="ListParagraph"/>
        <w:spacing w:line="360" w:lineRule="auto"/>
        <w:ind w:left="0" w:firstLine="720"/>
        <w:jc w:val="both"/>
        <w:rPr>
          <w:rFonts w:ascii="Times New Roman" w:hAnsi="Times New Roman" w:cs="Times New Roman"/>
          <w:sz w:val="24"/>
          <w:szCs w:val="24"/>
        </w:rPr>
      </w:pPr>
      <w:r w:rsidRPr="000007F7">
        <w:rPr>
          <w:rFonts w:ascii="Times New Roman" w:hAnsi="Times New Roman" w:cs="Times New Roman"/>
          <w:sz w:val="24"/>
          <w:szCs w:val="24"/>
        </w:rPr>
        <w:lastRenderedPageBreak/>
        <w:t xml:space="preserve">Salah satu  bentuk implementasi dari NLP ini adalah </w:t>
      </w:r>
      <w:proofErr w:type="spellStart"/>
      <w:r w:rsidRPr="00C921CD">
        <w:rPr>
          <w:rFonts w:ascii="Times New Roman" w:hAnsi="Times New Roman" w:cs="Times New Roman"/>
          <w:i/>
          <w:iCs/>
          <w:sz w:val="24"/>
          <w:szCs w:val="24"/>
        </w:rPr>
        <w:t>Chatterbot</w:t>
      </w:r>
      <w:proofErr w:type="spellEnd"/>
      <w:r w:rsidRPr="000007F7">
        <w:rPr>
          <w:rFonts w:ascii="Times New Roman" w:hAnsi="Times New Roman" w:cs="Times New Roman"/>
          <w:sz w:val="24"/>
          <w:szCs w:val="24"/>
        </w:rPr>
        <w:t xml:space="preserve">. </w:t>
      </w:r>
      <w:proofErr w:type="spellStart"/>
      <w:r w:rsidRPr="00C921CD">
        <w:rPr>
          <w:rFonts w:ascii="Times New Roman" w:hAnsi="Times New Roman" w:cs="Times New Roman"/>
          <w:i/>
          <w:iCs/>
          <w:sz w:val="24"/>
          <w:szCs w:val="24"/>
        </w:rPr>
        <w:t>Chatterbot</w:t>
      </w:r>
      <w:proofErr w:type="spellEnd"/>
      <w:r w:rsidRPr="000007F7">
        <w:rPr>
          <w:rFonts w:ascii="Times New Roman" w:hAnsi="Times New Roman" w:cs="Times New Roman"/>
          <w:sz w:val="24"/>
          <w:szCs w:val="24"/>
        </w:rPr>
        <w:t xml:space="preserve"> ini biasanya kita kenal dengan nama </w:t>
      </w:r>
      <w:proofErr w:type="spellStart"/>
      <w:r w:rsidRPr="00C921CD">
        <w:rPr>
          <w:rFonts w:ascii="Times New Roman" w:hAnsi="Times New Roman" w:cs="Times New Roman"/>
          <w:i/>
          <w:iCs/>
          <w:sz w:val="24"/>
          <w:szCs w:val="24"/>
        </w:rPr>
        <w:t>Chatbot</w:t>
      </w:r>
      <w:proofErr w:type="spellEnd"/>
      <w:r w:rsidRPr="000007F7">
        <w:rPr>
          <w:rFonts w:ascii="Times New Roman" w:hAnsi="Times New Roman" w:cs="Times New Roman"/>
          <w:sz w:val="24"/>
          <w:szCs w:val="24"/>
        </w:rPr>
        <w:t xml:space="preserve">. </w:t>
      </w:r>
      <w:proofErr w:type="spellStart"/>
      <w:r w:rsidRPr="00C921CD">
        <w:rPr>
          <w:rFonts w:ascii="Times New Roman" w:hAnsi="Times New Roman" w:cs="Times New Roman"/>
          <w:i/>
          <w:iCs/>
          <w:sz w:val="24"/>
          <w:szCs w:val="24"/>
        </w:rPr>
        <w:t>Chatbot</w:t>
      </w:r>
      <w:proofErr w:type="spellEnd"/>
      <w:r w:rsidRPr="000007F7">
        <w:rPr>
          <w:rFonts w:ascii="Times New Roman" w:hAnsi="Times New Roman" w:cs="Times New Roman"/>
          <w:sz w:val="24"/>
          <w:szCs w:val="24"/>
        </w:rPr>
        <w:t xml:space="preserve"> adalah program komputer yang dirancang untuk melakukan simulasi percakapan dengan </w:t>
      </w:r>
      <w:r w:rsidR="00CE6168">
        <w:rPr>
          <w:rFonts w:ascii="Times New Roman" w:hAnsi="Times New Roman" w:cs="Times New Roman"/>
          <w:sz w:val="24"/>
          <w:szCs w:val="24"/>
        </w:rPr>
        <w:t>manusia menggunakan bahasa alami</w:t>
      </w:r>
      <w:r>
        <w:rPr>
          <w:rFonts w:ascii="Times New Roman" w:hAnsi="Times New Roman" w:cs="Times New Roman"/>
          <w:sz w:val="24"/>
          <w:szCs w:val="24"/>
        </w:rPr>
        <w:t xml:space="preserve"> </w:t>
      </w:r>
      <w:r w:rsidR="00493502">
        <w:rPr>
          <w:rFonts w:ascii="Times New Roman" w:hAnsi="Times New Roman" w:cs="Times New Roman"/>
          <w:sz w:val="24"/>
          <w:szCs w:val="24"/>
        </w:rPr>
        <w:fldChar w:fldCharType="begin" w:fldLock="1"/>
      </w:r>
      <w:r w:rsidR="00060857">
        <w:rPr>
          <w:rFonts w:ascii="Times New Roman" w:hAnsi="Times New Roman" w:cs="Times New Roman"/>
          <w:sz w:val="24"/>
          <w:szCs w:val="24"/>
        </w:rPr>
        <w:instrText>ADDIN CSL_CITATION {"citationItems":[{"id":"ITEM-1","itemData":{"abstract":"In the modern era of technology, chatbot is the next big thing in the domain of conversational services. A chatbot is a virtual person who can effectively talk to any human being using interactive textual as well as verbal skills. There are many statistics available which suggest that integration of chatbot in any business as a part of their customer service increases the business progress and customer satisfaction exponentially. Hence it becomes crucial to understand the crux of the chatbot technology. Owing to extensive research in this field, there are numerous methodologies available to create a conversational entity. It becomes quite confusing to decide a perfect method to generate conversational agent for the desired purpose. Also, generation of chatbot is one issue and successful integration is in itself another problem which is many times overlooked. This paper provides some valuable insights on how to generate as well as how to integrate a chatbot.","author":[{"dropping-particle":"","family":"Trivedi","given":"Aarsh","non-dropping-particle":"","parse-names":false,"suffix":""},{"dropping-particle":"","family":"Chiari","given":"Isabella","non-dropping-particle":"","parse-names":false,"suffix":""},{"dropping-particle":"","family":"Thakkar","given":"Zalak","non-dropping-particle":"","parse-names":false,"suffix":""}],"container-title":"International Journal of Advance Research","id":"ITEM-1","issued":{"date-parts":[["2019"]]},"title":"Chatbot generation and integration: A review Related papers Review of int egrat ed applicat ions wit h AIML based chat bot MD. Shahriar Set u AIML Knowledge Base Const ruct ion from Text Corpora Chatbot generation and integration: A review","type":"article-journal"},"uris":["http://www.mendeley.com/documents/?uuid=11119df2-3d75-4b35-ae42-6ed0f8fc8d79"]}],"mendeley":{"formattedCitation":"[2]","plainTextFormattedCitation":"[2]","previouslyFormattedCitation":"[2]"},"properties":{"noteIndex":0},"schema":"https://github.com/citation-style-language/schema/raw/master/csl-citation.json"}</w:instrText>
      </w:r>
      <w:r w:rsidR="00493502">
        <w:rPr>
          <w:rFonts w:ascii="Times New Roman" w:hAnsi="Times New Roman" w:cs="Times New Roman"/>
          <w:sz w:val="24"/>
          <w:szCs w:val="24"/>
        </w:rPr>
        <w:fldChar w:fldCharType="separate"/>
      </w:r>
      <w:r w:rsidR="00493502" w:rsidRPr="00493502">
        <w:rPr>
          <w:rFonts w:ascii="Times New Roman" w:hAnsi="Times New Roman" w:cs="Times New Roman"/>
          <w:noProof/>
          <w:sz w:val="24"/>
          <w:szCs w:val="24"/>
        </w:rPr>
        <w:t>[2]</w:t>
      </w:r>
      <w:r w:rsidR="00493502">
        <w:rPr>
          <w:rFonts w:ascii="Times New Roman" w:hAnsi="Times New Roman" w:cs="Times New Roman"/>
          <w:sz w:val="24"/>
          <w:szCs w:val="24"/>
        </w:rPr>
        <w:fldChar w:fldCharType="end"/>
      </w:r>
      <w:r w:rsidR="00055D44">
        <w:rPr>
          <w:rFonts w:ascii="Times New Roman" w:hAnsi="Times New Roman" w:cs="Times New Roman"/>
          <w:sz w:val="24"/>
          <w:szCs w:val="24"/>
        </w:rPr>
        <w:t>.</w:t>
      </w:r>
      <w:r w:rsidR="00DD3AEA">
        <w:rPr>
          <w:rFonts w:ascii="Times New Roman" w:hAnsi="Times New Roman" w:cs="Times New Roman"/>
          <w:sz w:val="24"/>
          <w:szCs w:val="24"/>
        </w:rPr>
        <w:t xml:space="preserve"> </w:t>
      </w:r>
      <w:r w:rsidR="006D23E0">
        <w:rPr>
          <w:rFonts w:ascii="Times New Roman" w:hAnsi="Times New Roman" w:cs="Times New Roman"/>
          <w:sz w:val="24"/>
          <w:szCs w:val="24"/>
        </w:rPr>
        <w:t xml:space="preserve">Sehingga dapat dikatakan </w:t>
      </w:r>
      <w:proofErr w:type="spellStart"/>
      <w:r w:rsidR="006D23E0">
        <w:rPr>
          <w:rFonts w:ascii="Times New Roman" w:hAnsi="Times New Roman" w:cs="Times New Roman"/>
          <w:i/>
          <w:iCs/>
          <w:sz w:val="24"/>
          <w:szCs w:val="24"/>
        </w:rPr>
        <w:t>Chatbot</w:t>
      </w:r>
      <w:proofErr w:type="spellEnd"/>
      <w:r w:rsidR="006D23E0">
        <w:rPr>
          <w:rFonts w:ascii="Times New Roman" w:hAnsi="Times New Roman" w:cs="Times New Roman"/>
          <w:sz w:val="24"/>
          <w:szCs w:val="24"/>
        </w:rPr>
        <w:t xml:space="preserve"> ini dapat menggantikan manusia untuk melakukan percakapan melalui aplikasi yang dirancang. </w:t>
      </w:r>
      <w:proofErr w:type="spellStart"/>
      <w:r w:rsidR="006D23E0" w:rsidRPr="009D2E13">
        <w:rPr>
          <w:rFonts w:ascii="Times New Roman" w:hAnsi="Times New Roman" w:cs="Times New Roman"/>
          <w:i/>
          <w:iCs/>
          <w:sz w:val="24"/>
          <w:szCs w:val="24"/>
        </w:rPr>
        <w:t>Chatbot</w:t>
      </w:r>
      <w:proofErr w:type="spellEnd"/>
      <w:r w:rsidR="006D23E0" w:rsidRPr="006D23E0">
        <w:rPr>
          <w:rFonts w:ascii="Times New Roman" w:hAnsi="Times New Roman" w:cs="Times New Roman"/>
          <w:sz w:val="24"/>
          <w:szCs w:val="24"/>
        </w:rPr>
        <w:t xml:space="preserve"> memiliki potensi di berbagai aplikasi, seperti </w:t>
      </w:r>
      <w:proofErr w:type="spellStart"/>
      <w:r w:rsidR="006D23E0" w:rsidRPr="00F71ADE">
        <w:rPr>
          <w:rFonts w:ascii="Times New Roman" w:hAnsi="Times New Roman" w:cs="Times New Roman"/>
          <w:i/>
          <w:iCs/>
          <w:sz w:val="24"/>
          <w:szCs w:val="24"/>
        </w:rPr>
        <w:t>customer</w:t>
      </w:r>
      <w:proofErr w:type="spellEnd"/>
      <w:r w:rsidR="006D23E0" w:rsidRPr="00F71ADE">
        <w:rPr>
          <w:rFonts w:ascii="Times New Roman" w:hAnsi="Times New Roman" w:cs="Times New Roman"/>
          <w:i/>
          <w:iCs/>
          <w:sz w:val="24"/>
          <w:szCs w:val="24"/>
        </w:rPr>
        <w:t xml:space="preserve"> </w:t>
      </w:r>
      <w:proofErr w:type="spellStart"/>
      <w:r w:rsidR="006D23E0" w:rsidRPr="00F71ADE">
        <w:rPr>
          <w:rFonts w:ascii="Times New Roman" w:hAnsi="Times New Roman" w:cs="Times New Roman"/>
          <w:i/>
          <w:iCs/>
          <w:sz w:val="24"/>
          <w:szCs w:val="24"/>
        </w:rPr>
        <w:t>service</w:t>
      </w:r>
      <w:proofErr w:type="spellEnd"/>
      <w:r w:rsidR="006D23E0" w:rsidRPr="006D23E0">
        <w:rPr>
          <w:rFonts w:ascii="Times New Roman" w:hAnsi="Times New Roman" w:cs="Times New Roman"/>
          <w:sz w:val="24"/>
          <w:szCs w:val="24"/>
        </w:rPr>
        <w:t xml:space="preserve"> untuk perdagangan elektronik, bantuan pribadi virtual, sistem dialog keuangan, agen percakapan dalam perawatan kesehatan fisik, layanan konseling virtual, dan agen percakapan pedagogis</w:t>
      </w:r>
      <w:r w:rsidR="00060857">
        <w:rPr>
          <w:rFonts w:ascii="Times New Roman" w:hAnsi="Times New Roman" w:cs="Times New Roman"/>
          <w:sz w:val="24"/>
          <w:szCs w:val="24"/>
        </w:rPr>
        <w:t xml:space="preserve"> </w:t>
      </w:r>
      <w:r w:rsidR="00060857">
        <w:rPr>
          <w:rFonts w:ascii="Times New Roman" w:hAnsi="Times New Roman" w:cs="Times New Roman"/>
          <w:sz w:val="24"/>
          <w:szCs w:val="24"/>
        </w:rPr>
        <w:fldChar w:fldCharType="begin" w:fldLock="1"/>
      </w:r>
      <w:r w:rsidR="007D1C1C">
        <w:rPr>
          <w:rFonts w:ascii="Times New Roman" w:hAnsi="Times New Roman" w:cs="Times New Roman"/>
          <w:sz w:val="24"/>
          <w:szCs w:val="24"/>
        </w:rPr>
        <w:instrText>ADDIN CSL_CITATION {"citationItems":[{"id":"ITEM-1","itemData":{"DOI":"10.1002/widm.1434","ISSN":"19424795","abstract":"Chatbots are intelligent conversational agents that can interact with users through natural languages. As chatbots can perform a variety of tasks, many companies have committed numerous resources to develop and deploy chatbots to enhance various business processes. However, we lack an up-to-date critical review that thoroughly examines both state-of-the-art technologies and innovative applications of chatbots. In this review, we not only critically analyze the various computational approaches used to develop state-of-the-art chatbots, but also thoroughly review the usability and applications of chatbots for various business sectors. We also identify gaps in chatbot-related studies and propose new research directions to address the shortcomings of existing studies and applications. Our review advances both academic research and practical business applications of state-of-the-art chatbots. We provide guidance for practitioners to fully realize the business value of chatbots and assist in making sensible decisions related to the development and deployment of chatbots in various business contexts. Researchers interested in the design and development of chatbots can also gain useful insights from our critical review and identify fruitful research topics and future research directions based on the research gaps discussed herein. This article is categorized under: Technologies &gt; Machine Learning Application Areas &gt; Business and Industry.","author":[{"dropping-particle":"","family":"Luo","given":"Bei","non-dropping-particle":"","parse-names":false,"suffix":""},{"dropping-particle":"","family":"Lau","given":"Raymond Y.K.","non-dropping-particle":"","parse-names":false,"suffix":""},{"dropping-particle":"","family":"Li","given":"Chunping","non-dropping-particle":"","parse-names":false,"suffix":""},{"dropping-particle":"","family":"Si","given":"Yain Whar","non-dropping-particle":"","parse-names":false,"suffix":""}],"container-title":"Wiley Interdisciplinary Reviews: Data Mining and Knowledge Discovery","id":"ITEM-1","issue":"1","issued":{"date-parts":[["2022"]]},"page":"1-26","title":"A critical review of state-of-the-art chatbot designs and applications","type":"article-journal","volume":"12"},"uris":["http://www.mendeley.com/documents/?uuid=20ca300e-9bd4-433b-b246-8bb67553b9a2"]}],"mendeley":{"formattedCitation":"[3]","plainTextFormattedCitation":"[3]","previouslyFormattedCitation":"[3]"},"properties":{"noteIndex":0},"schema":"https://github.com/citation-style-language/schema/raw/master/csl-citation.json"}</w:instrText>
      </w:r>
      <w:r w:rsidR="00060857">
        <w:rPr>
          <w:rFonts w:ascii="Times New Roman" w:hAnsi="Times New Roman" w:cs="Times New Roman"/>
          <w:sz w:val="24"/>
          <w:szCs w:val="24"/>
        </w:rPr>
        <w:fldChar w:fldCharType="separate"/>
      </w:r>
      <w:r w:rsidR="00060857" w:rsidRPr="00060857">
        <w:rPr>
          <w:rFonts w:ascii="Times New Roman" w:hAnsi="Times New Roman" w:cs="Times New Roman"/>
          <w:noProof/>
          <w:sz w:val="24"/>
          <w:szCs w:val="24"/>
        </w:rPr>
        <w:t>[3]</w:t>
      </w:r>
      <w:r w:rsidR="00060857">
        <w:rPr>
          <w:rFonts w:ascii="Times New Roman" w:hAnsi="Times New Roman" w:cs="Times New Roman"/>
          <w:sz w:val="24"/>
          <w:szCs w:val="24"/>
        </w:rPr>
        <w:fldChar w:fldCharType="end"/>
      </w:r>
      <w:r w:rsidR="00060857">
        <w:rPr>
          <w:rFonts w:ascii="Times New Roman" w:hAnsi="Times New Roman" w:cs="Times New Roman"/>
          <w:sz w:val="24"/>
          <w:szCs w:val="24"/>
        </w:rPr>
        <w:t xml:space="preserve">. </w:t>
      </w:r>
    </w:p>
    <w:p w14:paraId="572EC8C3" w14:textId="1CB506ED" w:rsidR="000007F7" w:rsidRDefault="00DD3AEA" w:rsidP="00483EDC">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ihat dari potensi-potensi tersebut, </w:t>
      </w:r>
      <w:proofErr w:type="spellStart"/>
      <w:r>
        <w:rPr>
          <w:rFonts w:ascii="Times New Roman" w:hAnsi="Times New Roman" w:cs="Times New Roman"/>
          <w:i/>
          <w:iCs/>
          <w:sz w:val="24"/>
          <w:szCs w:val="24"/>
        </w:rPr>
        <w:t>chatbot</w:t>
      </w:r>
      <w:proofErr w:type="spellEnd"/>
      <w:r>
        <w:rPr>
          <w:rFonts w:ascii="Times New Roman" w:hAnsi="Times New Roman" w:cs="Times New Roman"/>
          <w:sz w:val="24"/>
          <w:szCs w:val="24"/>
        </w:rPr>
        <w:t xml:space="preserve"> dapat diimplementasikan ke dalam kendaraan otono</w:t>
      </w:r>
      <w:r w:rsidR="0071772A">
        <w:rPr>
          <w:rFonts w:ascii="Times New Roman" w:hAnsi="Times New Roman" w:cs="Times New Roman"/>
          <w:sz w:val="24"/>
          <w:szCs w:val="24"/>
        </w:rPr>
        <w:t xml:space="preserve">m. </w:t>
      </w:r>
      <w:proofErr w:type="spellStart"/>
      <w:r w:rsidR="00527900">
        <w:rPr>
          <w:rFonts w:ascii="Times New Roman" w:hAnsi="Times New Roman" w:cs="Times New Roman"/>
          <w:i/>
          <w:iCs/>
          <w:sz w:val="24"/>
          <w:szCs w:val="24"/>
        </w:rPr>
        <w:t>Chatbot</w:t>
      </w:r>
      <w:proofErr w:type="spellEnd"/>
      <w:r w:rsidR="00527900">
        <w:rPr>
          <w:rFonts w:ascii="Times New Roman" w:hAnsi="Times New Roman" w:cs="Times New Roman"/>
          <w:sz w:val="24"/>
          <w:szCs w:val="24"/>
        </w:rPr>
        <w:t xml:space="preserve"> di terapkan pada kendaraan otonom agar kendaraan otonom tersebut dapat berinteraksi menggunakan bahasa alami dengan manusia. </w:t>
      </w:r>
      <w:proofErr w:type="spellStart"/>
      <w:r w:rsidR="008E5A0B">
        <w:rPr>
          <w:rFonts w:ascii="Times New Roman" w:hAnsi="Times New Roman" w:cs="Times New Roman"/>
          <w:sz w:val="24"/>
          <w:szCs w:val="24"/>
          <w:lang w:val="en-US"/>
        </w:rPr>
        <w:t>Selain</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itu</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kendaraan</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otonom</w:t>
      </w:r>
      <w:proofErr w:type="spellEnd"/>
      <w:r w:rsidR="008E5A0B">
        <w:rPr>
          <w:rFonts w:ascii="Times New Roman" w:hAnsi="Times New Roman" w:cs="Times New Roman"/>
          <w:sz w:val="24"/>
          <w:szCs w:val="24"/>
          <w:lang w:val="en-US"/>
        </w:rPr>
        <w:t xml:space="preserve"> juga </w:t>
      </w:r>
      <w:proofErr w:type="spellStart"/>
      <w:r w:rsidR="008E5A0B">
        <w:rPr>
          <w:rFonts w:ascii="Times New Roman" w:hAnsi="Times New Roman" w:cs="Times New Roman"/>
          <w:sz w:val="24"/>
          <w:szCs w:val="24"/>
          <w:lang w:val="en-US"/>
        </w:rPr>
        <w:t>dapat</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dikontrol</w:t>
      </w:r>
      <w:proofErr w:type="spellEnd"/>
      <w:r w:rsidR="008E5A0B">
        <w:rPr>
          <w:rFonts w:ascii="Times New Roman" w:hAnsi="Times New Roman" w:cs="Times New Roman"/>
          <w:sz w:val="24"/>
          <w:szCs w:val="24"/>
          <w:lang w:val="en-US"/>
        </w:rPr>
        <w:t xml:space="preserve"> dengan menggunakan </w:t>
      </w:r>
      <w:proofErr w:type="spellStart"/>
      <w:r w:rsidR="008E5A0B">
        <w:rPr>
          <w:rFonts w:ascii="Times New Roman" w:hAnsi="Times New Roman" w:cs="Times New Roman"/>
          <w:sz w:val="24"/>
          <w:szCs w:val="24"/>
          <w:lang w:val="en-US"/>
        </w:rPr>
        <w:t>bahasa</w:t>
      </w:r>
      <w:proofErr w:type="spellEnd"/>
      <w:r w:rsidR="008E5A0B">
        <w:rPr>
          <w:rFonts w:ascii="Times New Roman" w:hAnsi="Times New Roman" w:cs="Times New Roman"/>
          <w:sz w:val="24"/>
          <w:szCs w:val="24"/>
          <w:lang w:val="en-US"/>
        </w:rPr>
        <w:t xml:space="preserve"> </w:t>
      </w:r>
      <w:proofErr w:type="spellStart"/>
      <w:r w:rsidR="008E5A0B">
        <w:rPr>
          <w:rFonts w:ascii="Times New Roman" w:hAnsi="Times New Roman" w:cs="Times New Roman"/>
          <w:sz w:val="24"/>
          <w:szCs w:val="24"/>
          <w:lang w:val="en-US"/>
        </w:rPr>
        <w:t>alami</w:t>
      </w:r>
      <w:proofErr w:type="spellEnd"/>
      <w:r w:rsidR="008E5A0B">
        <w:rPr>
          <w:rFonts w:ascii="Times New Roman" w:hAnsi="Times New Roman" w:cs="Times New Roman"/>
          <w:sz w:val="24"/>
          <w:szCs w:val="24"/>
          <w:lang w:val="en-US"/>
        </w:rPr>
        <w:t xml:space="preserve">, baik menggunakan teks </w:t>
      </w:r>
      <w:proofErr w:type="spellStart"/>
      <w:r w:rsidR="008E5A0B">
        <w:rPr>
          <w:rFonts w:ascii="Times New Roman" w:hAnsi="Times New Roman" w:cs="Times New Roman"/>
          <w:sz w:val="24"/>
          <w:szCs w:val="24"/>
          <w:lang w:val="en-US"/>
        </w:rPr>
        <w:t>maupun</w:t>
      </w:r>
      <w:proofErr w:type="spellEnd"/>
      <w:r w:rsidR="008E5A0B">
        <w:rPr>
          <w:rFonts w:ascii="Times New Roman" w:hAnsi="Times New Roman" w:cs="Times New Roman"/>
          <w:sz w:val="24"/>
          <w:szCs w:val="24"/>
          <w:lang w:val="en-US"/>
        </w:rPr>
        <w:t xml:space="preserve"> menggunakan </w:t>
      </w:r>
      <w:r w:rsidR="008E5A0B">
        <w:rPr>
          <w:rFonts w:ascii="Times New Roman" w:hAnsi="Times New Roman" w:cs="Times New Roman"/>
          <w:i/>
          <w:iCs/>
          <w:sz w:val="24"/>
          <w:szCs w:val="24"/>
          <w:lang w:val="en-US"/>
        </w:rPr>
        <w:t>voice</w:t>
      </w:r>
      <w:r w:rsidR="008E5A0B">
        <w:rPr>
          <w:rFonts w:ascii="Times New Roman" w:hAnsi="Times New Roman" w:cs="Times New Roman"/>
          <w:sz w:val="24"/>
          <w:szCs w:val="24"/>
          <w:lang w:val="en-US"/>
        </w:rPr>
        <w:t xml:space="preserve"> atau suara. </w:t>
      </w:r>
      <w:proofErr w:type="spellStart"/>
      <w:r w:rsidR="00054AFB">
        <w:rPr>
          <w:rFonts w:ascii="Times New Roman" w:hAnsi="Times New Roman" w:cs="Times New Roman"/>
          <w:sz w:val="24"/>
          <w:szCs w:val="24"/>
          <w:lang w:val="en-US"/>
        </w:rPr>
        <w:t>Kendaraan</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otonom</w:t>
      </w:r>
      <w:proofErr w:type="spellEnd"/>
      <w:r w:rsidR="00054AFB">
        <w:rPr>
          <w:rFonts w:ascii="Times New Roman" w:hAnsi="Times New Roman" w:cs="Times New Roman"/>
          <w:sz w:val="24"/>
          <w:szCs w:val="24"/>
          <w:lang w:val="en-US"/>
        </w:rPr>
        <w:t xml:space="preserve"> </w:t>
      </w:r>
      <w:proofErr w:type="spellStart"/>
      <w:r w:rsidR="00054AFB">
        <w:rPr>
          <w:rFonts w:ascii="Times New Roman" w:hAnsi="Times New Roman" w:cs="Times New Roman"/>
          <w:sz w:val="24"/>
          <w:szCs w:val="24"/>
          <w:lang w:val="en-US"/>
        </w:rPr>
        <w:t>akan</w:t>
      </w:r>
      <w:proofErr w:type="spellEnd"/>
      <w:r w:rsidR="00054AFB">
        <w:rPr>
          <w:rFonts w:ascii="Times New Roman" w:hAnsi="Times New Roman" w:cs="Times New Roman"/>
          <w:sz w:val="24"/>
          <w:szCs w:val="24"/>
          <w:lang w:val="en-US"/>
        </w:rPr>
        <w:t xml:space="preserve"> melakukan </w:t>
      </w:r>
      <w:proofErr w:type="spellStart"/>
      <w:r w:rsidR="00054AFB">
        <w:rPr>
          <w:rFonts w:ascii="Times New Roman" w:hAnsi="Times New Roman" w:cs="Times New Roman"/>
          <w:sz w:val="24"/>
          <w:szCs w:val="24"/>
          <w:lang w:val="en-US"/>
        </w:rPr>
        <w:t>aksinya</w:t>
      </w:r>
      <w:proofErr w:type="spellEnd"/>
      <w:r w:rsidR="00054AFB">
        <w:rPr>
          <w:rFonts w:ascii="Times New Roman" w:hAnsi="Times New Roman" w:cs="Times New Roman"/>
          <w:sz w:val="24"/>
          <w:szCs w:val="24"/>
          <w:lang w:val="en-US"/>
        </w:rPr>
        <w:t xml:space="preserve"> sesuai dengan </w:t>
      </w:r>
      <w:r w:rsidR="00E019F9">
        <w:rPr>
          <w:rFonts w:ascii="Times New Roman" w:hAnsi="Times New Roman" w:cs="Times New Roman"/>
          <w:sz w:val="24"/>
          <w:szCs w:val="24"/>
          <w:lang w:val="en-US"/>
        </w:rPr>
        <w:t xml:space="preserve">klasifikasi teks yang </w:t>
      </w:r>
      <w:proofErr w:type="spellStart"/>
      <w:r w:rsidR="00E019F9">
        <w:rPr>
          <w:rFonts w:ascii="Times New Roman" w:hAnsi="Times New Roman" w:cs="Times New Roman"/>
          <w:sz w:val="24"/>
          <w:szCs w:val="24"/>
          <w:lang w:val="en-US"/>
        </w:rPr>
        <w:t>disampaikan</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manusia</w:t>
      </w:r>
      <w:proofErr w:type="spellEnd"/>
      <w:r w:rsidR="00E019F9">
        <w:rPr>
          <w:rFonts w:ascii="Times New Roman" w:hAnsi="Times New Roman" w:cs="Times New Roman"/>
          <w:sz w:val="24"/>
          <w:szCs w:val="24"/>
          <w:lang w:val="en-US"/>
        </w:rPr>
        <w:t xml:space="preserve"> dengan menggunakan </w:t>
      </w:r>
      <w:proofErr w:type="spellStart"/>
      <w:r w:rsidR="00E019F9">
        <w:rPr>
          <w:rFonts w:ascii="Times New Roman" w:hAnsi="Times New Roman" w:cs="Times New Roman"/>
          <w:sz w:val="24"/>
          <w:szCs w:val="24"/>
          <w:lang w:val="en-US"/>
        </w:rPr>
        <w:t>bahasa</w:t>
      </w:r>
      <w:proofErr w:type="spellEnd"/>
      <w:r w:rsidR="00E019F9">
        <w:rPr>
          <w:rFonts w:ascii="Times New Roman" w:hAnsi="Times New Roman" w:cs="Times New Roman"/>
          <w:sz w:val="24"/>
          <w:szCs w:val="24"/>
          <w:lang w:val="en-US"/>
        </w:rPr>
        <w:t xml:space="preserve"> </w:t>
      </w:r>
      <w:proofErr w:type="spellStart"/>
      <w:r w:rsidR="00E019F9">
        <w:rPr>
          <w:rFonts w:ascii="Times New Roman" w:hAnsi="Times New Roman" w:cs="Times New Roman"/>
          <w:sz w:val="24"/>
          <w:szCs w:val="24"/>
          <w:lang w:val="en-US"/>
        </w:rPr>
        <w:t>alami</w:t>
      </w:r>
      <w:proofErr w:type="spellEnd"/>
      <w:r w:rsidR="00E019F9">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Perintah</w:t>
      </w:r>
      <w:proofErr w:type="spellEnd"/>
      <w:r w:rsidR="00844325">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tersebut</w:t>
      </w:r>
      <w:proofErr w:type="spellEnd"/>
      <w:r w:rsidR="00844325">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akan</w:t>
      </w:r>
      <w:proofErr w:type="spellEnd"/>
      <w:r w:rsidR="00844325">
        <w:rPr>
          <w:rFonts w:ascii="Times New Roman" w:hAnsi="Times New Roman" w:cs="Times New Roman"/>
          <w:sz w:val="24"/>
          <w:szCs w:val="24"/>
          <w:lang w:val="en-US"/>
        </w:rPr>
        <w:t xml:space="preserve"> </w:t>
      </w:r>
      <w:proofErr w:type="spellStart"/>
      <w:r w:rsidR="00844325">
        <w:rPr>
          <w:rFonts w:ascii="Times New Roman" w:hAnsi="Times New Roman" w:cs="Times New Roman"/>
          <w:sz w:val="24"/>
          <w:szCs w:val="24"/>
          <w:lang w:val="en-US"/>
        </w:rPr>
        <w:t>dikirimkan</w:t>
      </w:r>
      <w:proofErr w:type="spellEnd"/>
      <w:r w:rsidR="00844325">
        <w:rPr>
          <w:rFonts w:ascii="Times New Roman" w:hAnsi="Times New Roman" w:cs="Times New Roman"/>
          <w:sz w:val="24"/>
          <w:szCs w:val="24"/>
          <w:lang w:val="en-US"/>
        </w:rPr>
        <w:t xml:space="preserve"> secara serial </w:t>
      </w:r>
      <w:proofErr w:type="spellStart"/>
      <w:r w:rsidR="00844325">
        <w:rPr>
          <w:rFonts w:ascii="Times New Roman" w:hAnsi="Times New Roman" w:cs="Times New Roman"/>
          <w:sz w:val="24"/>
          <w:szCs w:val="24"/>
          <w:lang w:val="en-US"/>
        </w:rPr>
        <w:t>menuju</w:t>
      </w:r>
      <w:proofErr w:type="spellEnd"/>
      <w:r w:rsidR="00844325">
        <w:rPr>
          <w:rFonts w:ascii="Times New Roman" w:hAnsi="Times New Roman" w:cs="Times New Roman"/>
          <w:sz w:val="24"/>
          <w:szCs w:val="24"/>
          <w:lang w:val="en-US"/>
        </w:rPr>
        <w:t xml:space="preserve"> </w:t>
      </w:r>
      <w:proofErr w:type="spellStart"/>
      <w:r w:rsidR="00844325" w:rsidRPr="00844325">
        <w:rPr>
          <w:rFonts w:ascii="Times New Roman" w:hAnsi="Times New Roman" w:cs="Times New Roman"/>
          <w:sz w:val="24"/>
          <w:szCs w:val="24"/>
          <w:lang w:val="en-US"/>
        </w:rPr>
        <w:t>mikrokontroler</w:t>
      </w:r>
      <w:proofErr w:type="spellEnd"/>
      <w:r w:rsidR="00844325">
        <w:rPr>
          <w:rFonts w:ascii="Times New Roman" w:hAnsi="Times New Roman" w:cs="Times New Roman"/>
          <w:sz w:val="24"/>
          <w:szCs w:val="24"/>
          <w:lang w:val="en-US"/>
        </w:rPr>
        <w:t xml:space="preserve"> Arduino Mega 2560</w:t>
      </w:r>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Mikrokontroler</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tersebut</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akan</w:t>
      </w:r>
      <w:proofErr w:type="spellEnd"/>
      <w:r w:rsidR="00485C54">
        <w:rPr>
          <w:rFonts w:ascii="Times New Roman" w:hAnsi="Times New Roman" w:cs="Times New Roman"/>
          <w:sz w:val="24"/>
          <w:szCs w:val="24"/>
          <w:lang w:val="en-US"/>
        </w:rPr>
        <w:t xml:space="preserve"> melakukan </w:t>
      </w:r>
      <w:proofErr w:type="spellStart"/>
      <w:r w:rsidR="00485C54">
        <w:rPr>
          <w:rFonts w:ascii="Times New Roman" w:hAnsi="Times New Roman" w:cs="Times New Roman"/>
          <w:sz w:val="24"/>
          <w:szCs w:val="24"/>
          <w:lang w:val="en-US"/>
        </w:rPr>
        <w:t>perintah</w:t>
      </w:r>
      <w:proofErr w:type="spellEnd"/>
      <w:r w:rsidR="00485C54">
        <w:rPr>
          <w:rFonts w:ascii="Times New Roman" w:hAnsi="Times New Roman" w:cs="Times New Roman"/>
          <w:sz w:val="24"/>
          <w:szCs w:val="24"/>
          <w:lang w:val="en-US"/>
        </w:rPr>
        <w:t xml:space="preserve"> pada </w:t>
      </w:r>
      <w:proofErr w:type="spellStart"/>
      <w:r w:rsidR="00485C54">
        <w:rPr>
          <w:rFonts w:ascii="Times New Roman" w:hAnsi="Times New Roman" w:cs="Times New Roman"/>
          <w:sz w:val="24"/>
          <w:szCs w:val="24"/>
          <w:lang w:val="en-US"/>
        </w:rPr>
        <w:t>komponen-komponen</w:t>
      </w:r>
      <w:proofErr w:type="spellEnd"/>
      <w:r w:rsidR="00485C54">
        <w:rPr>
          <w:rFonts w:ascii="Times New Roman" w:hAnsi="Times New Roman" w:cs="Times New Roman"/>
          <w:sz w:val="24"/>
          <w:szCs w:val="24"/>
          <w:lang w:val="en-US"/>
        </w:rPr>
        <w:t xml:space="preserve"> yang </w:t>
      </w:r>
      <w:proofErr w:type="spellStart"/>
      <w:r w:rsidR="00485C54">
        <w:rPr>
          <w:rFonts w:ascii="Times New Roman" w:hAnsi="Times New Roman" w:cs="Times New Roman"/>
          <w:sz w:val="24"/>
          <w:szCs w:val="24"/>
          <w:lang w:val="en-US"/>
        </w:rPr>
        <w:t>terhubung</w:t>
      </w:r>
      <w:proofErr w:type="spellEnd"/>
      <w:r w:rsidR="00485C54">
        <w:rPr>
          <w:rFonts w:ascii="Times New Roman" w:hAnsi="Times New Roman" w:cs="Times New Roman"/>
          <w:sz w:val="24"/>
          <w:szCs w:val="24"/>
          <w:lang w:val="en-US"/>
        </w:rPr>
        <w:t xml:space="preserve"> </w:t>
      </w:r>
      <w:proofErr w:type="spellStart"/>
      <w:r w:rsidR="00485C54">
        <w:rPr>
          <w:rFonts w:ascii="Times New Roman" w:hAnsi="Times New Roman" w:cs="Times New Roman"/>
          <w:sz w:val="24"/>
          <w:szCs w:val="24"/>
          <w:lang w:val="en-US"/>
        </w:rPr>
        <w:t>seperti</w:t>
      </w:r>
      <w:proofErr w:type="spellEnd"/>
      <w:r w:rsidR="00485C54">
        <w:rPr>
          <w:rFonts w:ascii="Times New Roman" w:hAnsi="Times New Roman" w:cs="Times New Roman"/>
          <w:sz w:val="24"/>
          <w:szCs w:val="24"/>
          <w:lang w:val="en-US"/>
        </w:rPr>
        <w:t xml:space="preserve"> motor driver </w:t>
      </w:r>
      <w:r w:rsidR="00D44E44">
        <w:rPr>
          <w:rFonts w:ascii="Times New Roman" w:hAnsi="Times New Roman" w:cs="Times New Roman"/>
          <w:sz w:val="24"/>
          <w:szCs w:val="24"/>
          <w:lang w:val="en-US"/>
        </w:rPr>
        <w:t xml:space="preserve">untuk motor </w:t>
      </w:r>
      <w:r w:rsidR="00D44E44" w:rsidRPr="00D44E44">
        <w:rPr>
          <w:rFonts w:ascii="Times New Roman" w:hAnsi="Times New Roman" w:cs="Times New Roman"/>
          <w:i/>
          <w:iCs/>
          <w:sz w:val="24"/>
          <w:szCs w:val="24"/>
          <w:lang w:val="en-US"/>
        </w:rPr>
        <w:t xml:space="preserve">Brushless Direct </w:t>
      </w:r>
      <w:r w:rsidR="0007312E">
        <w:rPr>
          <w:rFonts w:ascii="Times New Roman" w:hAnsi="Times New Roman" w:cs="Times New Roman"/>
          <w:i/>
          <w:iCs/>
          <w:sz w:val="24"/>
          <w:szCs w:val="24"/>
          <w:lang w:val="en-US"/>
        </w:rPr>
        <w:t>C</w:t>
      </w:r>
      <w:r w:rsidR="00D44E44" w:rsidRPr="00D44E44">
        <w:rPr>
          <w:rFonts w:ascii="Times New Roman" w:hAnsi="Times New Roman" w:cs="Times New Roman"/>
          <w:i/>
          <w:iCs/>
          <w:sz w:val="24"/>
          <w:szCs w:val="24"/>
          <w:lang w:val="en-US"/>
        </w:rPr>
        <w:t>urrent</w:t>
      </w:r>
      <w:r w:rsidR="00D44E44">
        <w:rPr>
          <w:rFonts w:ascii="Times New Roman" w:hAnsi="Times New Roman" w:cs="Times New Roman"/>
          <w:sz w:val="24"/>
          <w:szCs w:val="24"/>
          <w:lang w:val="en-US"/>
        </w:rPr>
        <w:t xml:space="preserve"> (BLDC)</w:t>
      </w:r>
      <w:r w:rsidR="00585172">
        <w:rPr>
          <w:rFonts w:ascii="Times New Roman" w:hAnsi="Times New Roman" w:cs="Times New Roman"/>
          <w:sz w:val="24"/>
          <w:szCs w:val="24"/>
          <w:lang w:val="en-US"/>
        </w:rPr>
        <w:t xml:space="preserve">. Oleh </w:t>
      </w:r>
      <w:proofErr w:type="spellStart"/>
      <w:r w:rsidR="00585172">
        <w:rPr>
          <w:rFonts w:ascii="Times New Roman" w:hAnsi="Times New Roman" w:cs="Times New Roman"/>
          <w:sz w:val="24"/>
          <w:szCs w:val="24"/>
          <w:lang w:val="en-US"/>
        </w:rPr>
        <w:t>karena</w:t>
      </w:r>
      <w:proofErr w:type="spellEnd"/>
      <w:r w:rsidR="00585172">
        <w:rPr>
          <w:rFonts w:ascii="Times New Roman" w:hAnsi="Times New Roman" w:cs="Times New Roman"/>
          <w:sz w:val="24"/>
          <w:szCs w:val="24"/>
          <w:lang w:val="en-US"/>
        </w:rPr>
        <w:t xml:space="preserve"> </w:t>
      </w:r>
      <w:proofErr w:type="spellStart"/>
      <w:r w:rsidR="00585172">
        <w:rPr>
          <w:rFonts w:ascii="Times New Roman" w:hAnsi="Times New Roman" w:cs="Times New Roman"/>
          <w:sz w:val="24"/>
          <w:szCs w:val="24"/>
          <w:lang w:val="en-US"/>
        </w:rPr>
        <w:t>itu</w:t>
      </w:r>
      <w:proofErr w:type="spellEnd"/>
      <w:r w:rsidR="00585172">
        <w:rPr>
          <w:rFonts w:ascii="Times New Roman" w:hAnsi="Times New Roman" w:cs="Times New Roman"/>
          <w:sz w:val="24"/>
          <w:szCs w:val="24"/>
          <w:lang w:val="en-US"/>
        </w:rPr>
        <w:t xml:space="preserve">, </w:t>
      </w:r>
      <w:r w:rsidR="00585172">
        <w:rPr>
          <w:rFonts w:ascii="Times New Roman" w:hAnsi="Times New Roman" w:cs="Times New Roman"/>
          <w:i/>
          <w:iCs/>
          <w:sz w:val="24"/>
          <w:szCs w:val="24"/>
          <w:lang w:val="en-US"/>
        </w:rPr>
        <w:t>chatbot</w:t>
      </w:r>
      <w:r w:rsidR="00585172">
        <w:rPr>
          <w:rFonts w:ascii="Times New Roman" w:hAnsi="Times New Roman" w:cs="Times New Roman"/>
          <w:sz w:val="24"/>
          <w:szCs w:val="24"/>
          <w:lang w:val="en-US"/>
        </w:rPr>
        <w:t xml:space="preserve"> ini </w:t>
      </w:r>
      <w:proofErr w:type="spellStart"/>
      <w:r w:rsidR="00585172">
        <w:rPr>
          <w:rFonts w:ascii="Times New Roman" w:hAnsi="Times New Roman" w:cs="Times New Roman"/>
          <w:sz w:val="24"/>
          <w:szCs w:val="24"/>
          <w:lang w:val="en-US"/>
        </w:rPr>
        <w:t>dapat</w:t>
      </w:r>
      <w:proofErr w:type="spellEnd"/>
      <w:r w:rsidR="00585172">
        <w:rPr>
          <w:rFonts w:ascii="Times New Roman" w:hAnsi="Times New Roman" w:cs="Times New Roman"/>
          <w:sz w:val="24"/>
          <w:szCs w:val="24"/>
          <w:lang w:val="en-US"/>
        </w:rPr>
        <w:t xml:space="preserve"> </w:t>
      </w:r>
      <w:proofErr w:type="spellStart"/>
      <w:r w:rsidR="00585172">
        <w:rPr>
          <w:rFonts w:ascii="Times New Roman" w:hAnsi="Times New Roman" w:cs="Times New Roman"/>
          <w:sz w:val="24"/>
          <w:szCs w:val="24"/>
          <w:lang w:val="en-US"/>
        </w:rPr>
        <w:t>diterapkan</w:t>
      </w:r>
      <w:proofErr w:type="spellEnd"/>
      <w:r w:rsidR="00585172">
        <w:rPr>
          <w:rFonts w:ascii="Times New Roman" w:hAnsi="Times New Roman" w:cs="Times New Roman"/>
          <w:sz w:val="24"/>
          <w:szCs w:val="24"/>
          <w:lang w:val="en-US"/>
        </w:rPr>
        <w:t xml:space="preserve"> pada </w:t>
      </w:r>
      <w:proofErr w:type="spellStart"/>
      <w:r w:rsidR="00B40326">
        <w:rPr>
          <w:rFonts w:ascii="Times New Roman" w:hAnsi="Times New Roman" w:cs="Times New Roman"/>
          <w:sz w:val="24"/>
          <w:szCs w:val="24"/>
          <w:lang w:val="en-US"/>
        </w:rPr>
        <w:t>kendaraan</w:t>
      </w:r>
      <w:proofErr w:type="spellEnd"/>
      <w:r w:rsidR="00B40326">
        <w:rPr>
          <w:rFonts w:ascii="Times New Roman" w:hAnsi="Times New Roman" w:cs="Times New Roman"/>
          <w:sz w:val="24"/>
          <w:szCs w:val="24"/>
          <w:lang w:val="en-US"/>
        </w:rPr>
        <w:t xml:space="preserve"> </w:t>
      </w:r>
      <w:proofErr w:type="spellStart"/>
      <w:r w:rsidR="00B40326">
        <w:rPr>
          <w:rFonts w:ascii="Times New Roman" w:hAnsi="Times New Roman" w:cs="Times New Roman"/>
          <w:sz w:val="24"/>
          <w:szCs w:val="24"/>
          <w:lang w:val="en-US"/>
        </w:rPr>
        <w:t>otonom</w:t>
      </w:r>
      <w:proofErr w:type="spellEnd"/>
      <w:r w:rsidR="00B40326">
        <w:rPr>
          <w:rFonts w:ascii="Times New Roman" w:hAnsi="Times New Roman" w:cs="Times New Roman"/>
          <w:sz w:val="24"/>
          <w:szCs w:val="24"/>
          <w:lang w:val="en-US"/>
        </w:rPr>
        <w:t xml:space="preserve"> </w:t>
      </w:r>
      <w:r w:rsidR="00BD18D7">
        <w:rPr>
          <w:rFonts w:ascii="Times New Roman" w:hAnsi="Times New Roman" w:cs="Times New Roman"/>
          <w:sz w:val="24"/>
          <w:szCs w:val="24"/>
          <w:lang w:val="en-US"/>
        </w:rPr>
        <w:t xml:space="preserve">agar </w:t>
      </w:r>
      <w:proofErr w:type="spellStart"/>
      <w:r w:rsidR="00BD18D7">
        <w:rPr>
          <w:rFonts w:ascii="Times New Roman" w:hAnsi="Times New Roman" w:cs="Times New Roman"/>
          <w:sz w:val="24"/>
          <w:szCs w:val="24"/>
          <w:lang w:val="en-US"/>
        </w:rPr>
        <w:t>kendaraan</w:t>
      </w:r>
      <w:proofErr w:type="spellEnd"/>
      <w:r w:rsidR="00BD18D7">
        <w:rPr>
          <w:rFonts w:ascii="Times New Roman" w:hAnsi="Times New Roman" w:cs="Times New Roman"/>
          <w:sz w:val="24"/>
          <w:szCs w:val="24"/>
          <w:lang w:val="en-US"/>
        </w:rPr>
        <w:t xml:space="preserve"> yang dibangun dan </w:t>
      </w:r>
      <w:proofErr w:type="spellStart"/>
      <w:r w:rsidR="00BD18D7">
        <w:rPr>
          <w:rFonts w:ascii="Times New Roman" w:hAnsi="Times New Roman" w:cs="Times New Roman"/>
          <w:sz w:val="24"/>
          <w:szCs w:val="24"/>
          <w:lang w:val="en-US"/>
        </w:rPr>
        <w:t>dirancang</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dapat</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berkomunikasi</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layaknya</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manusia</w:t>
      </w:r>
      <w:proofErr w:type="spellEnd"/>
      <w:r w:rsidR="00BD18D7">
        <w:rPr>
          <w:rFonts w:ascii="Times New Roman" w:hAnsi="Times New Roman" w:cs="Times New Roman"/>
          <w:sz w:val="24"/>
          <w:szCs w:val="24"/>
          <w:lang w:val="en-US"/>
        </w:rPr>
        <w:t xml:space="preserve"> dengan menggunakan </w:t>
      </w:r>
      <w:proofErr w:type="spellStart"/>
      <w:r w:rsidR="00BD18D7">
        <w:rPr>
          <w:rFonts w:ascii="Times New Roman" w:hAnsi="Times New Roman" w:cs="Times New Roman"/>
          <w:sz w:val="24"/>
          <w:szCs w:val="24"/>
          <w:lang w:val="en-US"/>
        </w:rPr>
        <w:t>bahasa</w:t>
      </w:r>
      <w:proofErr w:type="spellEnd"/>
      <w:r w:rsidR="00BD18D7">
        <w:rPr>
          <w:rFonts w:ascii="Times New Roman" w:hAnsi="Times New Roman" w:cs="Times New Roman"/>
          <w:sz w:val="24"/>
          <w:szCs w:val="24"/>
          <w:lang w:val="en-US"/>
        </w:rPr>
        <w:t xml:space="preserve"> </w:t>
      </w:r>
      <w:proofErr w:type="spellStart"/>
      <w:r w:rsidR="00BD18D7">
        <w:rPr>
          <w:rFonts w:ascii="Times New Roman" w:hAnsi="Times New Roman" w:cs="Times New Roman"/>
          <w:sz w:val="24"/>
          <w:szCs w:val="24"/>
          <w:lang w:val="en-US"/>
        </w:rPr>
        <w:t>alami</w:t>
      </w:r>
      <w:proofErr w:type="spellEnd"/>
      <w:r w:rsidR="007B65F5">
        <w:rPr>
          <w:rFonts w:ascii="Times New Roman" w:hAnsi="Times New Roman" w:cs="Times New Roman"/>
          <w:sz w:val="24"/>
          <w:szCs w:val="24"/>
          <w:lang w:val="en-US"/>
        </w:rPr>
        <w:t xml:space="preserve">, baik menggunakan teks </w:t>
      </w:r>
      <w:proofErr w:type="spellStart"/>
      <w:r w:rsidR="007B65F5">
        <w:rPr>
          <w:rFonts w:ascii="Times New Roman" w:hAnsi="Times New Roman" w:cs="Times New Roman"/>
          <w:sz w:val="24"/>
          <w:szCs w:val="24"/>
          <w:lang w:val="en-US"/>
        </w:rPr>
        <w:t>maupun</w:t>
      </w:r>
      <w:proofErr w:type="spellEnd"/>
      <w:r w:rsidR="007B65F5">
        <w:rPr>
          <w:rFonts w:ascii="Times New Roman" w:hAnsi="Times New Roman" w:cs="Times New Roman"/>
          <w:sz w:val="24"/>
          <w:szCs w:val="24"/>
          <w:lang w:val="en-US"/>
        </w:rPr>
        <w:t xml:space="preserve"> menggunakan </w:t>
      </w:r>
      <w:r w:rsidR="007B65F5">
        <w:rPr>
          <w:rFonts w:ascii="Times New Roman" w:hAnsi="Times New Roman" w:cs="Times New Roman"/>
          <w:i/>
          <w:iCs/>
          <w:sz w:val="24"/>
          <w:szCs w:val="24"/>
          <w:lang w:val="en-US"/>
        </w:rPr>
        <w:t>voice</w:t>
      </w:r>
      <w:r w:rsidR="007B65F5">
        <w:rPr>
          <w:rFonts w:ascii="Times New Roman" w:hAnsi="Times New Roman" w:cs="Times New Roman"/>
          <w:sz w:val="24"/>
          <w:szCs w:val="24"/>
          <w:lang w:val="en-US"/>
        </w:rPr>
        <w:t xml:space="preserve"> atau suara. </w:t>
      </w:r>
    </w:p>
    <w:p w14:paraId="67D7669F" w14:textId="56050724" w:rsidR="008C1879" w:rsidRDefault="008C1879" w:rsidP="00483EDC">
      <w:pPr>
        <w:pStyle w:val="ListParagraph"/>
        <w:spacing w:line="36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hatbot</w:t>
      </w:r>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dilakukan pada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w:t>
      </w:r>
      <w:r w:rsidR="00373503">
        <w:rPr>
          <w:rFonts w:ascii="Times New Roman" w:hAnsi="Times New Roman" w:cs="Times New Roman"/>
          <w:sz w:val="24"/>
          <w:szCs w:val="24"/>
          <w:lang w:val="en-US"/>
        </w:rPr>
        <w:t>a</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diantaranya</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adalah</w:t>
      </w:r>
      <w:proofErr w:type="spellEnd"/>
      <w:r w:rsidR="00373503">
        <w:rPr>
          <w:rFonts w:ascii="Times New Roman" w:hAnsi="Times New Roman" w:cs="Times New Roman"/>
          <w:sz w:val="24"/>
          <w:szCs w:val="24"/>
          <w:lang w:val="en-US"/>
        </w:rPr>
        <w:t xml:space="preserve"> untuk </w:t>
      </w:r>
      <w:proofErr w:type="spellStart"/>
      <w:r w:rsidR="00373503">
        <w:rPr>
          <w:rFonts w:ascii="Times New Roman" w:hAnsi="Times New Roman" w:cs="Times New Roman"/>
          <w:sz w:val="24"/>
          <w:szCs w:val="24"/>
          <w:lang w:val="en-US"/>
        </w:rPr>
        <w:t>meningkatkan</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komunikasi</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kendaraan</w:t>
      </w:r>
      <w:proofErr w:type="spellEnd"/>
      <w:r w:rsidR="00373503">
        <w:rPr>
          <w:rFonts w:ascii="Times New Roman" w:hAnsi="Times New Roman" w:cs="Times New Roman"/>
          <w:sz w:val="24"/>
          <w:szCs w:val="24"/>
          <w:lang w:val="en-US"/>
        </w:rPr>
        <w:t xml:space="preserve"> </w:t>
      </w:r>
      <w:proofErr w:type="spellStart"/>
      <w:r w:rsidR="00373503">
        <w:rPr>
          <w:rFonts w:ascii="Times New Roman" w:hAnsi="Times New Roman" w:cs="Times New Roman"/>
          <w:sz w:val="24"/>
          <w:szCs w:val="24"/>
          <w:lang w:val="en-US"/>
        </w:rPr>
        <w:t>otonom</w:t>
      </w:r>
      <w:proofErr w:type="spellEnd"/>
      <w:r w:rsidR="00373503">
        <w:rPr>
          <w:rFonts w:ascii="Times New Roman" w:hAnsi="Times New Roman" w:cs="Times New Roman"/>
          <w:sz w:val="24"/>
          <w:szCs w:val="24"/>
          <w:lang w:val="en-US"/>
        </w:rPr>
        <w:t xml:space="preserve"> </w:t>
      </w:r>
      <w:r w:rsidR="007D1C1C">
        <w:rPr>
          <w:rFonts w:ascii="Times New Roman" w:hAnsi="Times New Roman" w:cs="Times New Roman"/>
          <w:sz w:val="24"/>
          <w:szCs w:val="24"/>
          <w:lang w:val="en-US"/>
        </w:rPr>
        <w:fldChar w:fldCharType="begin" w:fldLock="1"/>
      </w:r>
      <w:r w:rsidR="005961C9">
        <w:rPr>
          <w:rFonts w:ascii="Times New Roman" w:hAnsi="Times New Roman" w:cs="Times New Roman"/>
          <w:sz w:val="24"/>
          <w:szCs w:val="24"/>
          <w:lang w:val="en-US"/>
        </w:rPr>
        <w:instrText>ADDIN CSL_CITATION {"citationItems":[{"id":"ITEM-1","itemData":{"DOI":"10.1109/I-SMAC47947.2019.9032670","ISBN":"9781728143651","abstract":"India is one of the fastest developing countries with significant advancement in the field of the railway network. There have been several incidents of railway accidents due to derailments caused by cracks in the railway track. These cracks generally go unnoticed due to irregular maintenance and manual track monitoring. In this work, we have proposed an solar powered autonomous vehicle called 'Rail-Rakshak' for inspecting and detecting cracks in the railway line. The proposed robot moves along the path and detects the cracks. The exact location of the cracks is sent to the concerned authorities. The proposed robot leverages the concepts of Cloud Computing and Natural Language Processing (NLP) for better visualization and interaction with the robot.","author":[{"dropping-particle":"","family":"Salvi","given":"Sanket","non-dropping-particle":"","parse-names":false,"suffix":""},{"dropping-particle":"","family":"Shetty","given":"Shashank","non-dropping-particle":"","parse-names":false,"suffix":""}],"container-title":"Proceedings of the 3rd International Conference on I-SMAC IoT in Social, Mobile, Analytics and Cloud, I-SMAC 2019","id":"ITEM-1","issued":{"date-parts":[["2019"]]},"page":"565-571","publisher":"IEEE","title":"AI based Solar Powered Railway Track Crack Detection and Notification System with Chatbot Support","type":"article-journal"},"uris":["http://www.mendeley.com/documents/?uuid=f6ee6d00-3da4-4218-a01d-1c40b3a7f909"]},{"id":"ITEM-2","itemData":{"DOI":"10.1109/AUV.2018.8729778","ISBN":"9781728102535","abstract":"Autonomous underwater vehicles (AUVs) are being tasked with increasingly complex missions. The acoustic communications required for AUVs are, by the nature of the medium, low bandwidth while adverse environmental conditions underwater often mean they are also intermittent. This has motivated development of highly autonomous systems, which can operate independently of their operators for considerable periods of time. These missions often involve multiple vehicles leading not only to challenges in communications but also in command and control (C2). Specifically operators face complexity in controlling multi-objective, multi-vehicle missions, whilst simultaneously facing uncertainty over the current status and safety of several remote high value assets. Additionally, it may be required to perform command and control of these complex missions in a remote control room. In this paper, we propose a combination of an intuitive, natural language operator interface combined with communications that use platforms from multiple domains to relay data over different mediums and transmission modes, improving command and control of collaborative and fully autonomous missions. In trials, we have demonstrated an integrated system combining working prototypes with established commercial C2 software that enables the use of a natural language interface to monitor an AUV survey mission in an onshore command and control centre.","author":[{"dropping-particle":"","family":"Robb","given":"David A.","non-dropping-particle":"","parse-names":false,"suffix":""},{"dropping-particle":"","family":"Willners","given":"Jonatan Scharff","non-dropping-particle":"","parse-names":false,"suffix":""},{"dropping-particle":"","family":"Valeyrie","given":"Nicolas","non-dropping-particle":"","parse-names":false,"suffix":""},{"dropping-particle":"","family":"Garcia","given":"Francisco J.Chiyah","non-dropping-particle":"","parse-names":false,"suffix":""},{"dropping-particle":"","family":"Laskov","given":"Atanas","non-dropping-particle":"","parse-names":false,"suffix":""},{"dropping-particle":"","family":"Liu","given":"Xingkun","non-dropping-particle":"","parse-names":false,"suffix":""},{"dropping-particle":"","family":"Patron","given":"Pedro","non-dropping-particle":"","parse-names":false,"suffix":""},{"dropping-particle":"","family":"Hastie","given":"Helen","non-dropping-particle":"","parse-names":false,"suffix":""},{"dropping-particle":"","family":"Petillot","given":"Yvan R.","non-dropping-particle":"","parse-names":false,"suffix":""}],"container-title":"AUV 2018 - 2018 IEEE/OES Autonomous Underwater Vehicle Workshop, Proceedings","id":"ITEM-2","issued":{"date-parts":[["2018"]]},"page":"1-6","publisher":"IEEE","title":"A Natural Language Interface with Relayed Acoustic Communications for Improved Command and Control of AUVs","type":"article-journal"},"uris":["http://www.mendeley.com/documents/?uuid=09345d2c-6e9c-43f6-8a98-5a99a34ed899"]}],"mendeley":{"formattedCitation":"[4], [5]","plainTextFormattedCitation":"[4], [5]","previouslyFormattedCitation":"[4], [5]"},"properties":{"noteIndex":0},"schema":"https://github.com/citation-style-language/schema/raw/master/csl-citation.json"}</w:instrText>
      </w:r>
      <w:r w:rsidR="007D1C1C">
        <w:rPr>
          <w:rFonts w:ascii="Times New Roman" w:hAnsi="Times New Roman" w:cs="Times New Roman"/>
          <w:sz w:val="24"/>
          <w:szCs w:val="24"/>
          <w:lang w:val="en-US"/>
        </w:rPr>
        <w:fldChar w:fldCharType="separate"/>
      </w:r>
      <w:r w:rsidR="007D1C1C" w:rsidRPr="007D1C1C">
        <w:rPr>
          <w:rFonts w:ascii="Times New Roman" w:hAnsi="Times New Roman" w:cs="Times New Roman"/>
          <w:noProof/>
          <w:sz w:val="24"/>
          <w:szCs w:val="24"/>
          <w:lang w:val="en-US"/>
        </w:rPr>
        <w:t>[4], [5]</w:t>
      </w:r>
      <w:r w:rsidR="007D1C1C">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dengan menggunakan suara</w:t>
      </w:r>
      <w:r w:rsidR="0066361B">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fldChar w:fldCharType="begin" w:fldLock="1"/>
      </w:r>
      <w:r w:rsidR="005961C9">
        <w:rPr>
          <w:rFonts w:ascii="Times New Roman" w:hAnsi="Times New Roman" w:cs="Times New Roman"/>
          <w:sz w:val="24"/>
          <w:szCs w:val="24"/>
          <w:lang w:val="en-US"/>
        </w:rPr>
        <w:instrText>ADDIN CSL_CITATION {"citationItems":[{"id":"ITEM-1","itemData":{"DOI":"10.1109/DASA51403.2020.9317214","ISBN":"9781728196770","abstract":"Engaging in financial transactions has remained a hassle for the visually impaired due to the lack of technological products to facilitate their financial independence and inclusion. Automated teller machines (ATMs) and online banking applications do not provide any means through which the blind can engage in transactions without the need of a third party in managing their finances. This study aims at building a voice chatbot device that can be used for payment using Amazon Lex Service with Eyowo as the payment platform. The chatbot is built by leveraging on Artificial Intelligence (AI) technologies in the form of a service called Amazon Lex for configuring the bot with utterances and responses and Lambda Functions to validate the responses while carrying out the transactions by calling the Eyowo Application Programming Interface (API). A Raspberry pi single board computer is utilised as the medium of communication between the user and the chatbot. The Raspberry pi runs a script that collects voice input through a Universal Serial Bus (USB) microphone connected to it, which is sent to the Amazon Lex to be processed using Automatic Speech Recognition (ASR) and Natural Language Understanding (NLU). Then the chatbot sends back a suitable response to the user through the speaker connected to the Raspberry pi. The device brings comfort and security to the visually impaired by providing balance and cash transfers.","author":[{"dropping-particle":"","family":"Samuel","given":"Isaac","non-dropping-particle":"","parse-names":false,"suffix":""},{"dropping-particle":"","family":"Ogunkeye","given":"Fiyinfoba A.","non-dropping-particle":"","parse-names":false,"suffix":""},{"dropping-particle":"","family":"Olajube","given":"Ayobami","non-dropping-particle":"","parse-names":false,"suffix":""},{"dropping-particle":"","family":"Awelewa","given":"Ayokunle","non-dropping-particle":"","parse-names":false,"suffix":""}],"container-title":"2020 International Conference on Decision Aid Sciences and Application, DASA 2020","id":"ITEM-1","issued":{"date-parts":[["2020"]]},"page":"104-108","title":"Development of a Voice Chatbot for Payment Using Amazon Lex Service with Eyowo as the Payment Platform","type":"article-journal"},"uris":["http://www.mendeley.com/documents/?uuid=c6ca988f-a0ad-4aab-8f4f-a5d8986a9d90"]},{"id":"ITEM-2","itemData":{"DOI":"10.1109/ICCCSP49186.2020.9315217","ISBN":"9781728165097","abstract":"Visually-impaired people often feel handicapped and find it difficult to explore the world around them freely without any kind of help and assistance. This lack of independence restricts them from feeling confident about themselves. Furthermore, all virtual travel assistants currently existing in the market, are chatbots associated with textual interaction. While this may be useful more often than not, in certain situations, users may find textual interaction uncomfortable and prefer a conversational interface over text. An important issue of concern in the tourism industry is the monetary expense invested in travel guides by tourists. A travel assistant capable of acting as a virtual guide can help reduce this investment by a large factor. Hence, it is proposed to develop a speech-based travel bot capable of acting as a virtual tour guide. The bot will play the role of a tour guide by suggesting places and giving information about the place such as opening hours, rating, address to aid the user in knowing more about the place by interacting with the user and providing relevant information. The proposed system can also find great use in situations where a person may feel uncomfortable to text such as when driving. This speech-based virtual travel assistant/bot is implemented using speech recognition, speech synthesis, and natural language techniques to gather the user's preference and provide the intended output. The developed bot has proved to be efficient for searching for different kinds of places and interacts well with the user and helps to find further details about a specific place as per the user's queries. The intents for most of the queries are correctly recognized, which helps in efficient dialogue management.","author":[{"dropping-particle":"","family":"Sripriya","given":"N.","non-dropping-particle":"","parse-names":false,"suffix":""},{"dropping-particle":"","family":"Poornima","given":"S.","non-dropping-particle":"","parse-names":false,"suffix":""},{"dropping-particle":"","family":"Mohanavalli","given":"S.","non-dropping-particle":"","parse-names":false,"suffix":""},{"dropping-particle":"","family":"Pooja Bhaiya","given":"R.","non-dropping-particle":"","parse-names":false,"suffix":""},{"dropping-particle":"","family":"Nikita","given":"V.","non-dropping-particle":"","parse-names":false,"suffix":""}],"container-title":"4th International Conference on Computer, Communication and Signal Processing, ICCCSP 2020","id":"ITEM-2","issued":{"date-parts":[["2020"]]},"title":"Speech-Based Virtual Travel Assistant for Visually Impaired","type":"article-journal"},"uris":["http://www.mendeley.com/documents/?uuid=594c4830-9d61-4bca-a012-f8a52665712f"]}],"mendeley":{"formattedCitation":"[6], [7]","plainTextFormattedCitation":"[6], [7]","previouslyFormattedCitation":"[6], [7]"},"properties":{"noteIndex":0},"schema":"https://github.com/citation-style-language/schema/raw/master/csl-citation.json"}</w:instrText>
      </w:r>
      <w:r w:rsidR="005961C9">
        <w:rPr>
          <w:rFonts w:ascii="Times New Roman" w:hAnsi="Times New Roman" w:cs="Times New Roman"/>
          <w:sz w:val="24"/>
          <w:szCs w:val="24"/>
          <w:lang w:val="en-US"/>
        </w:rPr>
        <w:fldChar w:fldCharType="separate"/>
      </w:r>
      <w:r w:rsidR="005961C9" w:rsidRPr="005961C9">
        <w:rPr>
          <w:rFonts w:ascii="Times New Roman" w:hAnsi="Times New Roman" w:cs="Times New Roman"/>
          <w:noProof/>
          <w:sz w:val="24"/>
          <w:szCs w:val="24"/>
          <w:lang w:val="en-US"/>
        </w:rPr>
        <w:t>[6], [7]</w:t>
      </w:r>
      <w:r w:rsidR="005961C9">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dalam </w:t>
      </w:r>
      <w:r w:rsidR="007D1C1C">
        <w:rPr>
          <w:rFonts w:ascii="Times New Roman" w:hAnsi="Times New Roman" w:cs="Times New Roman"/>
          <w:i/>
          <w:iCs/>
          <w:sz w:val="24"/>
          <w:szCs w:val="24"/>
          <w:lang w:val="en-US"/>
        </w:rPr>
        <w:t xml:space="preserve">Internet of Things </w:t>
      </w:r>
      <w:r w:rsidR="007D1C1C">
        <w:rPr>
          <w:rFonts w:ascii="Times New Roman" w:hAnsi="Times New Roman" w:cs="Times New Roman"/>
          <w:sz w:val="24"/>
          <w:szCs w:val="24"/>
          <w:lang w:val="en-US"/>
        </w:rPr>
        <w:t>(IoT)</w:t>
      </w:r>
      <w:r w:rsidR="005961C9">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fldChar w:fldCharType="begin" w:fldLock="1"/>
      </w:r>
      <w:r w:rsidR="00A143BF">
        <w:rPr>
          <w:rFonts w:ascii="Times New Roman" w:hAnsi="Times New Roman" w:cs="Times New Roman"/>
          <w:sz w:val="24"/>
          <w:szCs w:val="24"/>
          <w:lang w:val="en-US"/>
        </w:rPr>
        <w:instrText>ADDIN CSL_CITATION {"citationItems":[{"id":"ITEM-1","itemData":{"DOI":"10.1109/ICEI18.2018.8448761","ISBN":"9781538661055","abstract":"This work demonstrates an experimental implementation of smart home automation using Raspberry Pi, Facebook chatbot and Google Maps APIs. The development process was shortened and additional functionalities like estimated time of arrival, interactive chat and secure communications were incorporated. More importantly, this home automation system is extendable and scalable without needing an architectural redesign and other complications.","author":[{"dropping-particle":"","family":"Parthornratt","given":"Tussanai","non-dropping-particle":"","parse-names":false,"suffix":""},{"dropping-particle":"","family":"Kitsawat","given":"Dollachart","non-dropping-particle":"","parse-names":false,"suffix":""},{"dropping-particle":"","family":"Putthapipat","given":"Pasd","non-dropping-particle":"","parse-names":false,"suffix":""},{"dropping-particle":"","family":"Koronjaruwat","given":"Prapap","non-dropping-particle":"","parse-names":false,"suffix":""}],"container-title":"2018 2nd International Conference on Engineering Innovation, ICEI 2018","id":"ITEM-1","issue":"1","issued":{"date-parts":[["2018"]]},"page":"52-56","publisher":"IEEE","title":"A Smart Home Automation Via Facebook Chatbot and Raspberry Pi","type":"article-journal"},"uris":["http://www.mendeley.com/documents/?uuid=c41204f6-0e4c-4cdc-bd7c-145ccc0b8811"]},{"id":"ITEM-2","itemData":{"DOI":"10.12928/TELKOMNIKA.V18I2.14788","ISSN":"23029293","abstract":"The development of internet of things (IoT) technology is very fast lately. One sector that can be implemented by IoT technology is the aquaculture sector. One important factor in the success of aquaculture is a good and controlled water quality condition. But the problem for the traditional aquaculture farmers is to monitor and increase the water quality quickly and efficiently. To resolve the above-mentioned problem, this paper proposes a real-time monitoring system for aquaculture and supported with chatbot assistant to facilitate the user. This system was composed of IoT system, cloud system, and chatbot system. The proposed system consists of 7 main modules: smart sensors, smart aeration system, local network system, cloud computing system, client visualization data, chatbot system, and solar powered system. The smart aeration system consists of NodeMCU, relay, and aerator. The smart sensors consist of several sensors such as dissolved oxygen, pH, temperature, and water level sensor. Natural language processing is implemented to build the chatbot system. By combining text mining processing with naive Bayes algorithm, the result shows the very good performance with high precision and recall for each class to monitor the quality of water in aquaculture sector.","author":[{"dropping-particle":"","family":"Rasyid","given":"M. Udin Harun","non-dropping-particle":"Al","parse-names":false,"suffix":""},{"dropping-particle":"","family":"Sukaridhoto","given":"Sritrusta","non-dropping-particle":"","parse-names":false,"suffix":""},{"dropping-particle":"","family":"Dzulqornain","given":"Muhammad Iskandar","non-dropping-particle":"","parse-names":false,"suffix":""},{"dropping-particle":"","family":"Rifa'i","given":"Ahmad","non-dropping-particle":"","parse-names":false,"suffix":""}],"container-title":"Telkomnika (Telecommunication Computing Electronics and Control)","id":"ITEM-2","issue":"2","issued":{"date-parts":[["2020"]]},"page":"640-648","title":"Integration of IoT and chatbot for aquaculture with natural language processing","type":"article-journal","volume":"18"},"uris":["http://www.mendeley.com/documents/?uuid=2f07befe-1e38-4509-80ea-6d0149f99c63"]}],"mendeley":{"formattedCitation":"[8], [9]","plainTextFormattedCitation":"[8], [9]","previouslyFormattedCitation":"[8], [9]"},"properties":{"noteIndex":0},"schema":"https://github.com/citation-style-language/schema/raw/master/csl-citation.json"}</w:instrText>
      </w:r>
      <w:r w:rsidR="005961C9">
        <w:rPr>
          <w:rFonts w:ascii="Times New Roman" w:hAnsi="Times New Roman" w:cs="Times New Roman"/>
          <w:sz w:val="24"/>
          <w:szCs w:val="24"/>
          <w:lang w:val="en-US"/>
        </w:rPr>
        <w:fldChar w:fldCharType="separate"/>
      </w:r>
      <w:r w:rsidR="005961C9" w:rsidRPr="005961C9">
        <w:rPr>
          <w:rFonts w:ascii="Times New Roman" w:hAnsi="Times New Roman" w:cs="Times New Roman"/>
          <w:noProof/>
          <w:sz w:val="24"/>
          <w:szCs w:val="24"/>
          <w:lang w:val="en-US"/>
        </w:rPr>
        <w:t>[8], [9]</w:t>
      </w:r>
      <w:r w:rsidR="005961C9">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t xml:space="preserve">dan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pada </w:t>
      </w:r>
      <w:proofErr w:type="spellStart"/>
      <w:r w:rsidR="007D1C1C">
        <w:rPr>
          <w:rFonts w:ascii="Times New Roman" w:hAnsi="Times New Roman" w:cs="Times New Roman"/>
          <w:sz w:val="24"/>
          <w:szCs w:val="24"/>
          <w:lang w:val="en-US"/>
        </w:rPr>
        <w:t>bidang</w:t>
      </w:r>
      <w:proofErr w:type="spellEnd"/>
      <w:r w:rsidR="007D1C1C">
        <w:rPr>
          <w:rFonts w:ascii="Times New Roman" w:hAnsi="Times New Roman" w:cs="Times New Roman"/>
          <w:sz w:val="24"/>
          <w:szCs w:val="24"/>
          <w:lang w:val="en-US"/>
        </w:rPr>
        <w:t xml:space="preserve"> kesehatan</w:t>
      </w:r>
      <w:r w:rsidR="00A143BF">
        <w:rPr>
          <w:rFonts w:ascii="Times New Roman" w:hAnsi="Times New Roman" w:cs="Times New Roman"/>
          <w:sz w:val="24"/>
          <w:szCs w:val="24"/>
          <w:lang w:val="en-US"/>
        </w:rPr>
        <w:t xml:space="preserve"> </w:t>
      </w:r>
      <w:r w:rsidR="00A143BF">
        <w:rPr>
          <w:rFonts w:ascii="Times New Roman" w:hAnsi="Times New Roman" w:cs="Times New Roman"/>
          <w:sz w:val="24"/>
          <w:szCs w:val="24"/>
          <w:lang w:val="en-US"/>
        </w:rPr>
        <w:fldChar w:fldCharType="begin" w:fldLock="1"/>
      </w:r>
      <w:r w:rsidR="0006781F">
        <w:rPr>
          <w:rFonts w:ascii="Times New Roman" w:hAnsi="Times New Roman" w:cs="Times New Roman"/>
          <w:sz w:val="24"/>
          <w:szCs w:val="24"/>
          <w:lang w:val="en-US"/>
        </w:rPr>
        <w:instrText>ADDIN CSL_CITATION {"citationItems":[{"id":"ITEM-1","itemData":{"DOI":"10.30864/eksplora.v10i2.428","ISSN":"2089-1814","abstract":"Tingkat pemahaman masyarakat di Kota Cirebon mengenai mental yang sehat dan cara penangannya masih rendah karena minimnya sosialisasi sehingga banyak mitos, stigma negatif, anggapan sepele, dan mispersepsi. Pengetahuan penanganan kesehatan mental merupakan faktor yang penting untuk dipahami karena menurut data kementrian kesehatan Indonesia masyarakat modern di perkotaan dan usia remaja lebih rentan mengalami resiko gangguan mental. Salah satu solusi untuk mengatasi masalah tersebut adalah dengan membangun chatbot sebagai media informasi edukasi pada platform LINE yang bertujuan untuk mensosialisasikan kesehatan mental pada masyarakat dan membantu masyarakat dalam mendapatkan informasi layanan konsultasi offline (tatap muka) yang berlokasi di Cirebon dan konsultasi online yang merupakan konsultasi dengan konselor secara online melalui WhatsApp, LINE, E-mail, atau website diluar Cirebon. Metode yang diterapkan pada chatbot adalah algoritma jaro-winkler sebagai pemrosesan string pencocokan kata antara keyword dengan input user. Metode yang digunakan untuk mengembangkan perangkat lunak adalah SDLC model waterfall. Metode perancangan yang digunakan adalah analisis berorientasi objek menggunakan Unified Modeling Language (UML). Bahasa pemrograman yang digunakan adalah PHP dengan MySQL sebagai database yang perlu dihostingkan. Hasil dari penelitian ini adalah sebuah chatbot informasi dan edukasi kesehatan mental yang dapat memberikan sosialisasi dengan mudah, cepat, terkini, dan praktis kepada masyarakat untuk  meningkatkan pemahaman, kewaspadaan, dan kesadaran masyarakat terhadap hal yang berkaitan dengan kesehatan mental.","author":[{"dropping-particle":"","family":"Indahsari","given":"Leilly","non-dropping-particle":"","parse-names":false,"suffix":""},{"dropping-particle":"","family":"Kusnadi","given":"Kusnadi","non-dropping-particle":"","parse-names":false,"suffix":""},{"dropping-particle":"","family":"Putri","given":"Tiara Eka","non-dropping-particle":"","parse-names":false,"suffix":""}],"container-title":"Jurnal Eksplora Informatika","id":"ITEM-1","issue":"2","issued":{"date-parts":[["2021"]]},"page":"68-79","title":"Rancang Bangun LINE Chatbot Informasi dan Edukasi Kesehatan Mental Menggunakan Algoritma Jaro Winkler","type":"article-journal","volume":"10"},"uris":["http://www.mendeley.com/documents/?uuid=72ac13ab-42f8-4dd6-8d50-35ccd6a3c2d8"]},{"id":"ITEM-2","itemData":{"DOI":"10.1007/978-3-030-86993-9_34","ISBN":"9783030869922","ISSN":"16113349","abstract":"Mental health is an important aspect of an individual’s well-being which still continues to remain unaddressed. With the rise of the COVID-19 pandemic, mental health has far continued to decline, especially amongst the younger generation. The aim of this research is to raise awareness about mental health while simultaneously working towards removing the societal stigma surrounding it. Thus, in this paper, we have created an integrated chatbot that is specifically geared towards mentally ill individuals. The chatbot responds empathetically which is built using a Sequence-to-Sequence (Seq2Seq) encoder-decoder architecture. The encoder uses Bi-directional Long Short Term Memory (BiLSTM). To compare the performance, we used Beam Search and Greedy Search. We found Beam Search decoder performs much better, providing empathetic responses to the user with greater precision in terms of BLEU score.","author":[{"dropping-particle":"","family":"Rakib","given":"Afsana Binte","non-dropping-particle":"","parse-names":false,"suffix":""},{"dropping-particle":"","family":"Rumky","given":"Esika Arifin","non-dropping-particle":"","parse-names":false,"suffix":""},{"dropping-particle":"","family":"Ashraf","given":"Ananna J.","non-dropping-particle":"","parse-names":false,"suffix":""},{"dropping-particle":"","family":"Hillas","given":"Md Monsur","non-dropping-particle":"","parse-names":false,"suffix":""},{"dropping-particle":"","family":"Rahman","given":"Muhammad Arifur","non-dropping-particle":"","parse-names":false,"suffix":""}],"container-title":"Lecture Notes in Computer Science (including subseries Lecture Notes in Artificial Intelligence and Lecture Notes in Bioinformatics)","id":"ITEM-2","issue":"June","issued":{"date-parts":[["2021"]]},"page":"378-387","title":"Mental Healthcare Chatbot Using Sequence-to-Sequence Learning and BiLSTM","type":"article-journal","volume":"12960 LNAI"},"uris":["http://www.mendeley.com/documents/?uuid=a09de17d-b6be-46ed-8fea-51ad89b9a695"]},{"id":"ITEM-3","itemData":{"ISSN":"2407-070X","abstract":"Teknologi kecerdasan buatan saat ini dapat diolah dengan berbagai macam bentuk, seperti ChatBot dengan berbagai metode, salah satunya menggunakan TF-IDF dan N-GRAM. TF-IDF merupakan sebuag metode dengan menghitung bobot masing-masing kata dalam suatu pertanyaan yang nantinya akan dicocokan dengan dataset, sedangkan N-GRAM merupakan metode dimana sebagai ekstrasi kalimat masukan dari user yang nantinya akan dimasukkan ke dalam dataset. Hasil penelitian dapat diperoleh bahwa Question-Answering dan pemberian informasi baru dari user dalam bentuk ChatBot menggunakan TF-IDF dan N-Gram proses pengurangan data yang relevan dengan dataset.","author":[{"dropping-particle":"","family":"Hormansyah","given":"Dhebys Suryani","non-dropping-particle":"","parse-names":false,"suffix":""},{"dropping-particle":"","family":"Rahutomo","given":"Faisal","non-dropping-particle":"","parse-names":false,"suffix":""},{"dropping-particle":"","family":"Aulia","given":"Indinabilah","non-dropping-particle":"","parse-names":false,"suffix":""}],"container-title":"Jurnal Informatika Polinema","id":"ITEM-3","issue":"1","issued":{"date-parts":[["2018"]]},"page":"7","title":"Penerapan Metode TF-IDF dan N-Gram pada Pengembangan Aplikasi Chatbot Berbasis LINE untuk Layanan Publik Kesehatan di Kota Malang","type":"article","volume":"5"},"uris":["http://www.mendeley.com/documents/?uuid=81c1f80f-f4a7-4026-827f-3b19404905f1"]},{"id":"ITEM-4","itemData":{"DOI":"10.1145/3464385.3464726","ISBN":"9781450389778","abstract":"The development of a conversation agent in the healthcare domain presents several technical, design and linguistic challenges. In our paper, we describe a chatbot conversing with elderly people, with age-related problems. A chatbot, named Charlie, able to remember commitments and medicines, connect remotely with doctors, family, entertain and assist elders. The idea is to investigate solutions to increase their quality of life by providing companionship through innovative strategies based on gamification, active notifications, and promotion of self-compassion that can be explored for preventive mental healthcare. The hope of helping the elderly is more needed than ever today due to the Covid-19 pandemic since lockdowns and isolation have disrupted social lives, affecting their mental health due to loneliness. In this paper, we also describe a preliminary evaluation of Charlie's personality and its level di acceptability by older people.","author":[{"dropping-particle":"","family":"Valtolina","given":"Stefano","non-dropping-particle":"","parse-names":false,"suffix":""},{"dropping-particle":"","family":"Hu","given":"Liliana","non-dropping-particle":"","parse-names":false,"suffix":""}],"container-title":"ACM International Conference Proceeding Series","id":"ITEM-4","issued":{"date-parts":[["2021"]]},"title":"Charlie: A chatbot to improve the elderly quality of life and to make them more active to fight their sense of loneliness","type":"article-journal"},"uris":["http://www.mendeley.com/documents/?uuid=8255a373-e65a-4480-a8ed-29ef23e18b58"]}],"mendeley":{"formattedCitation":"[10]–[13]","plainTextFormattedCitation":"[10]–[13]","previouslyFormattedCitation":"[10]–[13]"},"properties":{"noteIndex":0},"schema":"https://github.com/citation-style-language/schema/raw/master/csl-citation.json"}</w:instrText>
      </w:r>
      <w:r w:rsidR="00A143BF">
        <w:rPr>
          <w:rFonts w:ascii="Times New Roman" w:hAnsi="Times New Roman" w:cs="Times New Roman"/>
          <w:sz w:val="24"/>
          <w:szCs w:val="24"/>
          <w:lang w:val="en-US"/>
        </w:rPr>
        <w:fldChar w:fldCharType="separate"/>
      </w:r>
      <w:r w:rsidR="00A143BF" w:rsidRPr="00A143BF">
        <w:rPr>
          <w:rFonts w:ascii="Times New Roman" w:hAnsi="Times New Roman" w:cs="Times New Roman"/>
          <w:noProof/>
          <w:sz w:val="24"/>
          <w:szCs w:val="24"/>
          <w:lang w:val="en-US"/>
        </w:rPr>
        <w:t>[10]–[13]</w:t>
      </w:r>
      <w:r w:rsidR="00A143BF">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Terdapat</w:t>
      </w:r>
      <w:proofErr w:type="spellEnd"/>
      <w:r w:rsidR="00D35F4A">
        <w:rPr>
          <w:rFonts w:ascii="Times New Roman" w:hAnsi="Times New Roman" w:cs="Times New Roman"/>
          <w:sz w:val="24"/>
          <w:szCs w:val="24"/>
          <w:lang w:val="en-US"/>
        </w:rPr>
        <w:t xml:space="preserve"> juga </w:t>
      </w:r>
      <w:proofErr w:type="spellStart"/>
      <w:r w:rsidR="00D35F4A">
        <w:rPr>
          <w:rFonts w:ascii="Times New Roman" w:hAnsi="Times New Roman" w:cs="Times New Roman"/>
          <w:sz w:val="24"/>
          <w:szCs w:val="24"/>
          <w:lang w:val="en-US"/>
        </w:rPr>
        <w:t>penelitian</w:t>
      </w:r>
      <w:proofErr w:type="spellEnd"/>
      <w:r w:rsidR="00D35F4A">
        <w:rPr>
          <w:rFonts w:ascii="Times New Roman" w:hAnsi="Times New Roman" w:cs="Times New Roman"/>
          <w:sz w:val="24"/>
          <w:szCs w:val="24"/>
          <w:lang w:val="en-US"/>
        </w:rPr>
        <w:t xml:space="preserve"> yang </w:t>
      </w:r>
      <w:proofErr w:type="spellStart"/>
      <w:r w:rsidR="00D35F4A">
        <w:rPr>
          <w:rFonts w:ascii="Times New Roman" w:hAnsi="Times New Roman" w:cs="Times New Roman"/>
          <w:sz w:val="24"/>
          <w:szCs w:val="24"/>
          <w:lang w:val="en-US"/>
        </w:rPr>
        <w:t>memberikan</w:t>
      </w:r>
      <w:proofErr w:type="spellEnd"/>
      <w:r w:rsidR="00D35F4A">
        <w:rPr>
          <w:rFonts w:ascii="Times New Roman" w:hAnsi="Times New Roman" w:cs="Times New Roman"/>
          <w:sz w:val="24"/>
          <w:szCs w:val="24"/>
          <w:lang w:val="en-US"/>
        </w:rPr>
        <w:t xml:space="preserve"> hasil </w:t>
      </w:r>
      <w:proofErr w:type="spellStart"/>
      <w:r w:rsidR="00D35F4A">
        <w:rPr>
          <w:rFonts w:ascii="Times New Roman" w:hAnsi="Times New Roman" w:cs="Times New Roman"/>
          <w:sz w:val="24"/>
          <w:szCs w:val="24"/>
          <w:lang w:val="en-US"/>
        </w:rPr>
        <w:t>performa</w:t>
      </w:r>
      <w:proofErr w:type="spellEnd"/>
      <w:r w:rsidR="00D35F4A">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mengenai</w:t>
      </w:r>
      <w:proofErr w:type="spellEnd"/>
      <w:r w:rsidR="00D35F4A">
        <w:rPr>
          <w:rFonts w:ascii="Times New Roman" w:hAnsi="Times New Roman" w:cs="Times New Roman"/>
          <w:sz w:val="24"/>
          <w:szCs w:val="24"/>
          <w:lang w:val="en-US"/>
        </w:rPr>
        <w:t xml:space="preserve"> </w:t>
      </w:r>
      <w:proofErr w:type="spellStart"/>
      <w:r w:rsidR="00D35F4A">
        <w:rPr>
          <w:rFonts w:ascii="Times New Roman" w:hAnsi="Times New Roman" w:cs="Times New Roman"/>
          <w:sz w:val="24"/>
          <w:szCs w:val="24"/>
          <w:lang w:val="en-US"/>
        </w:rPr>
        <w:t>algoritme</w:t>
      </w:r>
      <w:proofErr w:type="spellEnd"/>
      <w:r w:rsidR="00D35F4A">
        <w:rPr>
          <w:rFonts w:ascii="Times New Roman" w:hAnsi="Times New Roman" w:cs="Times New Roman"/>
          <w:sz w:val="24"/>
          <w:szCs w:val="24"/>
          <w:lang w:val="en-US"/>
        </w:rPr>
        <w:t xml:space="preserve"> yang </w:t>
      </w:r>
      <w:proofErr w:type="spellStart"/>
      <w:r w:rsidR="00D35F4A">
        <w:rPr>
          <w:rFonts w:ascii="Times New Roman" w:hAnsi="Times New Roman" w:cs="Times New Roman"/>
          <w:sz w:val="24"/>
          <w:szCs w:val="24"/>
          <w:lang w:val="en-US"/>
        </w:rPr>
        <w:t>digunakan</w:t>
      </w:r>
      <w:proofErr w:type="spellEnd"/>
      <w:r w:rsidR="00D35F4A">
        <w:rPr>
          <w:rFonts w:ascii="Times New Roman" w:hAnsi="Times New Roman" w:cs="Times New Roman"/>
          <w:sz w:val="24"/>
          <w:szCs w:val="24"/>
          <w:lang w:val="en-US"/>
        </w:rPr>
        <w:t xml:space="preserve"> dalam </w:t>
      </w:r>
      <w:r w:rsidR="00E50E20">
        <w:rPr>
          <w:rFonts w:ascii="Times New Roman" w:hAnsi="Times New Roman" w:cs="Times New Roman"/>
          <w:sz w:val="24"/>
          <w:szCs w:val="24"/>
        </w:rPr>
        <w:t xml:space="preserve">bidang NLP ini, khususnya pada </w:t>
      </w:r>
      <w:proofErr w:type="spellStart"/>
      <w:r w:rsidR="00E50E20">
        <w:rPr>
          <w:rFonts w:ascii="Times New Roman" w:hAnsi="Times New Roman" w:cs="Times New Roman"/>
          <w:i/>
          <w:iCs/>
          <w:sz w:val="24"/>
          <w:szCs w:val="24"/>
        </w:rPr>
        <w:t>chatbot</w:t>
      </w:r>
      <w:proofErr w:type="spellEnd"/>
      <w:r w:rsidR="00D35F4A">
        <w:rPr>
          <w:rFonts w:ascii="Times New Roman" w:hAnsi="Times New Roman" w:cs="Times New Roman"/>
          <w:sz w:val="24"/>
          <w:szCs w:val="24"/>
          <w:lang w:val="en-US"/>
        </w:rPr>
        <w:t xml:space="preserve">. </w:t>
      </w:r>
      <w:r w:rsidR="00E50E20">
        <w:rPr>
          <w:rFonts w:ascii="Times New Roman" w:hAnsi="Times New Roman" w:cs="Times New Roman"/>
          <w:sz w:val="24"/>
          <w:szCs w:val="24"/>
        </w:rPr>
        <w:t xml:space="preserve">Pada penelitian </w:t>
      </w:r>
      <w:r w:rsidR="00AE5D7C">
        <w:rPr>
          <w:rFonts w:ascii="Times New Roman" w:hAnsi="Times New Roman" w:cs="Times New Roman"/>
          <w:sz w:val="24"/>
          <w:szCs w:val="24"/>
        </w:rPr>
        <w:fldChar w:fldCharType="begin" w:fldLock="1"/>
      </w:r>
      <w:r w:rsidR="00D51DC0">
        <w:rPr>
          <w:rFonts w:ascii="Times New Roman" w:hAnsi="Times New Roman" w:cs="Times New Roman"/>
          <w:sz w:val="24"/>
          <w:szCs w:val="24"/>
        </w:rPr>
        <w:instrText>ADDIN CSL_CITATION {"citationItems":[{"id":"ITEM-1","itemData":{"DOI":"10.1109/ACCESS.2022.3227208","ISSN":"21693536","abstract":"The purpose of this paper is to show concisely how we can promote chatbots in the medical sector and cure infectious diseases. We can create awareness through the users and the users can get proper medical solutions to prevent disease. We created a preliminary training model and a study report to improve human interaction in databases in 2021. Through natural language processing, we describe the human behaviors and characteristics of the chatbot. In this paper, we propose an AI Chatbot interaction and prediction model using a deep feedforward multilayer perceptron. Our analysis discovered a gap in knowledge about theoretical guidelines and practical recommendations for creating AI chatbots for lifestyle improvement programs. A brief comparison of our proposed model concerning the time complexity and accuracy of testing is also discussed in this paper. In our work, the loss is a minimum of 0.1232 and the highest accuracy is 94.32%. This study describes the functionalities and possible applications of medical chatbots and explores the accompanying challenges posed by the use of these emerging technologies during such health crises mainly posed by pandemics. We believe that our findings will help researchers get a better understanding of the layout and applications of these revolutionary technologies, which will be required for continuous improvement in medical chatbot functionality and will be useful in avoiding COVID-19.","author":[{"dropping-particle":"","family":"Chakraborty","given":"Sanjay","non-dropping-particle":"","parse-names":false,"suffix":""},{"dropping-particle":"","family":"Paul","given":"Hrithik","non-dropping-particle":"","parse-names":false,"suffix":""},{"dropping-particle":"","family":"Ghatak","given":"Sayani","non-dropping-particle":"","parse-names":false,"suffix":""},{"dropping-particle":"","family":"Pandey","given":"Saroj Kumar","non-dropping-particle":"","parse-names":false,"suffix":""},{"dropping-particle":"","family":"Kumar","given":"Ankit","non-dropping-particle":"","parse-names":false,"suffix":""},{"dropping-particle":"","family":"Singh","given":"Kamred Udham","non-dropping-particle":"","parse-names":false,"suffix":""},{"dropping-particle":"","family":"Shah","given":"Mohd Asif","non-dropping-particle":"","parse-names":false,"suffix":""}],"container-title":"IEEE Access","id":"ITEM-1","issue":"December","issued":{"date-parts":[["2022"]]},"page":"128469-128483","title":"An AI-Based Medical Chatbot Model for Infectious Disease Prediction","type":"article-journal","volume":"10"},"uris":["http://www.mendeley.com/documents/?uuid=aa47acc5-aecd-4e7d-81e7-276fb6d00b89"]},{"id":"ITEM-2","itemData":{"DOI":"10.1109/ICICCS48265.2020.9120905","ISBN":"9781728148762","abstract":"Public transportation is used efficiently by millions of people all over the world. People tend to travel to different places and at certain times they may feel completely lost in a new place. Our chatbot comes to rescue at this time. A Chatbot is often described as one of the most promising tools for communication between humans and machines using artificial intelligence. It is a software application that is used to conduct an online chat conversation via text by using natural language processing (NLP) and deep learning techniques. It provides direct contact with a live human agent in the form of GUI. This AI chatbot confirms the current location and the final destination of the user by asking a few questions. It examines the user's query and extracts the appropriate entries from the database. The deep learning techniques that are used in this chatbot are responsible for understanding the user intents accurately to avoid any misconceptions. Once the user's intention has been recognized, the chatbot provides the most relevant response for the user's query request. Then the user gets all the information about the bus names along with their numbers so that the person can travel safely to the desired location. Our chatbot is implemented in python's Keras library and used Tkinter for GUI.","author":[{"dropping-particle":"","family":"Dharani","given":"M.","non-dropping-particle":"","parse-names":false,"suffix":""},{"dropping-particle":"","family":"Jvsl","given":"Jyostna","non-dropping-particle":"","parse-names":false,"suffix":""},{"dropping-particle":"","family":"Sucharitha","given":"E.","non-dropping-particle":"","parse-names":false,"suffix":""},{"dropping-particle":"","family":"Likitha","given":"R.","non-dropping-particle":"","parse-names":false,"suffix":""},{"dropping-particle":"","family":"Manne","given":"Suneetha","non-dropping-particle":"","parse-names":false,"suffix":""}],"container-title":"Proceedings of the International Conference on Intelligent Computing and Control Systems, ICICCS 2020","id":"ITEM-2","issue":"Iciccs","issued":{"date-parts":[["2020"]]},"page":"1271-1276","title":"Interactive Transport Enquiry with AI Chatbot","type":"article-journal"},"uris":["http://www.mendeley.com/documents/?uuid=3c1ac898-32d1-45ec-a9b3-3fd37f59181c"]},{"id":"ITEM-3","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3","issue":"21","issued":{"date-parts":[["2021"]]},"title":"Text-based emotion recognition in english and Polish for therapeutic chatbot","type":"article-journal","volume":"11"},"uris":["http://www.mendeley.com/documents/?uuid=197e6f89-861b-47aa-9c69-c9602e814b09"]},{"id":"ITEM-4","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4","issue":"June","issued":{"date-parts":[["2021"]]},"page":"263-268","title":"A Proposed Chatbot Framework for COVID-19","type":"article-journal"},"uris":["http://www.mendeley.com/documents/?uuid=ab41b1b3-5437-4709-84a3-979ca5bce1e8"]},{"id":"ITEM-5","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5","issue":"1","issued":{"date-parts":[["2022"]]},"page":"455-459","title":"Sentimental Analysis using Bert Algorithm over LSTM","type":"article-journal","volume":"2"},"uris":["http://www.mendeley.com/documents/?uuid=9bae1ffa-f129-4b5e-b19b-133a8982ee82"]},{"id":"ITEM-6","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6","issued":{"date-parts":[["2022"]]},"page":"1-24","title":"Detecting racism and xenophobia using deep learning models on Twitter data: CNN, LSTM and BERT","type":"article-journal","volume":"8"},"uris":["http://www.mendeley.com/documents/?uuid=00f80f8c-1526-47cd-8bb3-349812a897cd"]}],"mendeley":{"formattedCitation":"[14]–[19]","plainTextFormattedCitation":"[14]–[19]","previouslyFormattedCitation":"[14]–[19]"},"properties":{"noteIndex":0},"schema":"https://github.com/citation-style-language/schema/raw/master/csl-citation.json"}</w:instrText>
      </w:r>
      <w:r w:rsidR="00AE5D7C">
        <w:rPr>
          <w:rFonts w:ascii="Times New Roman" w:hAnsi="Times New Roman" w:cs="Times New Roman"/>
          <w:sz w:val="24"/>
          <w:szCs w:val="24"/>
        </w:rPr>
        <w:fldChar w:fldCharType="separate"/>
      </w:r>
      <w:r w:rsidR="00AE5D7C" w:rsidRPr="00AE5D7C">
        <w:rPr>
          <w:rFonts w:ascii="Times New Roman" w:hAnsi="Times New Roman" w:cs="Times New Roman"/>
          <w:noProof/>
          <w:sz w:val="24"/>
          <w:szCs w:val="24"/>
        </w:rPr>
        <w:t>[14]–[19]</w:t>
      </w:r>
      <w:r w:rsidR="00AE5D7C">
        <w:rPr>
          <w:rFonts w:ascii="Times New Roman" w:hAnsi="Times New Roman" w:cs="Times New Roman"/>
          <w:sz w:val="24"/>
          <w:szCs w:val="24"/>
        </w:rPr>
        <w:fldChar w:fldCharType="end"/>
      </w:r>
      <w:r w:rsidR="005507D1">
        <w:rPr>
          <w:rFonts w:ascii="Times New Roman" w:hAnsi="Times New Roman" w:cs="Times New Roman"/>
          <w:sz w:val="24"/>
          <w:szCs w:val="24"/>
        </w:rPr>
        <w:t xml:space="preserve"> memberikan hasil </w:t>
      </w:r>
      <w:r w:rsidR="006522B5">
        <w:rPr>
          <w:rFonts w:ascii="Times New Roman" w:hAnsi="Times New Roman" w:cs="Times New Roman"/>
          <w:sz w:val="24"/>
          <w:szCs w:val="24"/>
        </w:rPr>
        <w:t xml:space="preserve">performa dari perbandingan algoritme-algoritme yang digunakan </w:t>
      </w:r>
      <w:r w:rsidR="00A5081F">
        <w:rPr>
          <w:rFonts w:ascii="Times New Roman" w:hAnsi="Times New Roman" w:cs="Times New Roman"/>
          <w:sz w:val="24"/>
          <w:szCs w:val="24"/>
        </w:rPr>
        <w:t xml:space="preserve">dalam beberapa kasus yang sudah ditentukan. </w:t>
      </w:r>
      <w:r w:rsidR="005132BB">
        <w:rPr>
          <w:rFonts w:ascii="Times New Roman" w:hAnsi="Times New Roman" w:cs="Times New Roman"/>
          <w:sz w:val="24"/>
          <w:szCs w:val="24"/>
        </w:rPr>
        <w:t>Pada penelitian ini</w:t>
      </w:r>
      <w:r w:rsidR="00DC2395">
        <w:rPr>
          <w:rFonts w:ascii="Times New Roman" w:hAnsi="Times New Roman" w:cs="Times New Roman"/>
          <w:sz w:val="24"/>
          <w:szCs w:val="24"/>
        </w:rPr>
        <w:t xml:space="preserve"> </w:t>
      </w:r>
      <w:r w:rsidR="002E30BA">
        <w:rPr>
          <w:rFonts w:ascii="Times New Roman" w:hAnsi="Times New Roman" w:cs="Times New Roman"/>
          <w:sz w:val="24"/>
          <w:szCs w:val="24"/>
        </w:rPr>
        <w:t xml:space="preserve">akan menggunakan algoritme </w:t>
      </w:r>
      <w:r w:rsidR="002E30BA" w:rsidRPr="000A20D5">
        <w:rPr>
          <w:rFonts w:ascii="Times New Roman" w:hAnsi="Times New Roman" w:cs="Times New Roman"/>
          <w:sz w:val="24"/>
          <w:szCs w:val="24"/>
        </w:rPr>
        <w:t>BERT</w:t>
      </w:r>
      <w:r w:rsidR="002E30BA">
        <w:rPr>
          <w:rFonts w:ascii="Times New Roman" w:hAnsi="Times New Roman" w:cs="Times New Roman"/>
          <w:sz w:val="24"/>
          <w:szCs w:val="24"/>
        </w:rPr>
        <w:t xml:space="preserve"> atau </w:t>
      </w:r>
      <w:proofErr w:type="spellStart"/>
      <w:r w:rsidR="000715F8" w:rsidRPr="000715F8">
        <w:rPr>
          <w:rFonts w:ascii="Times New Roman" w:hAnsi="Times New Roman" w:cs="Times New Roman"/>
          <w:i/>
          <w:iCs/>
          <w:sz w:val="24"/>
          <w:szCs w:val="24"/>
        </w:rPr>
        <w:t>Bidirectional</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t>Encoder</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t>Representations</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t>from</w:t>
      </w:r>
      <w:proofErr w:type="spellEnd"/>
      <w:r w:rsidR="000715F8" w:rsidRPr="000715F8">
        <w:rPr>
          <w:rFonts w:ascii="Times New Roman" w:hAnsi="Times New Roman" w:cs="Times New Roman"/>
          <w:i/>
          <w:iCs/>
          <w:sz w:val="24"/>
          <w:szCs w:val="24"/>
        </w:rPr>
        <w:t xml:space="preserve"> </w:t>
      </w:r>
      <w:proofErr w:type="spellStart"/>
      <w:r w:rsidR="000715F8" w:rsidRPr="000715F8">
        <w:rPr>
          <w:rFonts w:ascii="Times New Roman" w:hAnsi="Times New Roman" w:cs="Times New Roman"/>
          <w:i/>
          <w:iCs/>
          <w:sz w:val="24"/>
          <w:szCs w:val="24"/>
        </w:rPr>
        <w:lastRenderedPageBreak/>
        <w:t>Transformers</w:t>
      </w:r>
      <w:proofErr w:type="spellEnd"/>
      <w:r w:rsidR="00A47119">
        <w:rPr>
          <w:rFonts w:ascii="Times New Roman" w:hAnsi="Times New Roman" w:cs="Times New Roman"/>
          <w:sz w:val="24"/>
          <w:szCs w:val="24"/>
        </w:rPr>
        <w:t xml:space="preserve"> dalam membuat </w:t>
      </w:r>
      <w:proofErr w:type="spellStart"/>
      <w:r w:rsidR="00A47119">
        <w:rPr>
          <w:rFonts w:ascii="Times New Roman" w:hAnsi="Times New Roman" w:cs="Times New Roman"/>
          <w:i/>
          <w:iCs/>
          <w:sz w:val="24"/>
          <w:szCs w:val="24"/>
        </w:rPr>
        <w:t>chatbot</w:t>
      </w:r>
      <w:proofErr w:type="spellEnd"/>
      <w:r w:rsidR="00A47119">
        <w:rPr>
          <w:rFonts w:ascii="Times New Roman" w:hAnsi="Times New Roman" w:cs="Times New Roman"/>
          <w:sz w:val="24"/>
          <w:szCs w:val="24"/>
        </w:rPr>
        <w:t>, karena telah dibuktikan pada penelitian</w:t>
      </w:r>
      <w:r w:rsidR="00AA7CB2">
        <w:rPr>
          <w:rFonts w:ascii="Times New Roman" w:hAnsi="Times New Roman" w:cs="Times New Roman"/>
          <w:sz w:val="24"/>
          <w:szCs w:val="24"/>
        </w:rPr>
        <w:t xml:space="preserve"> </w:t>
      </w:r>
      <w:r w:rsidR="002B38EB">
        <w:rPr>
          <w:rFonts w:ascii="Times New Roman" w:hAnsi="Times New Roman" w:cs="Times New Roman"/>
          <w:sz w:val="24"/>
          <w:szCs w:val="24"/>
        </w:rPr>
        <w:fldChar w:fldCharType="begin" w:fldLock="1"/>
      </w:r>
      <w:r w:rsidR="00D51DC0">
        <w:rPr>
          <w:rFonts w:ascii="Times New Roman" w:hAnsi="Times New Roman" w:cs="Times New Roman"/>
          <w:sz w:val="24"/>
          <w:szCs w:val="24"/>
        </w:rPr>
        <w:instrText>ADDIN CSL_CITATION {"citationItems":[{"id":"ITEM-1","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1","issue":"21","issued":{"date-parts":[["2021"]]},"title":"Text-based emotion recognition in english and Polish for therapeutic chatbot","type":"article-journal","volume":"11"},"uris":["http://www.mendeley.com/documents/?uuid=197e6f89-861b-47aa-9c69-c9602e814b09"]},{"id":"ITEM-2","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2","issue":"June","issued":{"date-parts":[["2021"]]},"page":"263-268","title":"A Proposed Chatbot Framework for COVID-19","type":"article-journal"},"uris":["http://www.mendeley.com/documents/?uuid=ab41b1b3-5437-4709-84a3-979ca5bce1e8"]},{"id":"ITEM-3","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3","issue":"1","issued":{"date-parts":[["2022"]]},"page":"455-459","title":"Sentimental Analysis using Bert Algorithm over LSTM","type":"article-journal","volume":"2"},"uris":["http://www.mendeley.com/documents/?uuid=9bae1ffa-f129-4b5e-b19b-133a8982ee82"]},{"id":"ITEM-4","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4","issued":{"date-parts":[["2022"]]},"page":"1-24","title":"Detecting racism and xenophobia using deep learning models on Twitter data: CNN, LSTM and BERT","type":"article-journal","volume":"8"},"uris":["http://www.mendeley.com/documents/?uuid=00f80f8c-1526-47cd-8bb3-349812a897cd"]}],"mendeley":{"formattedCitation":"[16]–[19]","plainTextFormattedCitation":"[16]–[19]","previouslyFormattedCitation":"[16]–[19]"},"properties":{"noteIndex":0},"schema":"https://github.com/citation-style-language/schema/raw/master/csl-citation.json"}</w:instrText>
      </w:r>
      <w:r w:rsidR="002B38EB">
        <w:rPr>
          <w:rFonts w:ascii="Times New Roman" w:hAnsi="Times New Roman" w:cs="Times New Roman"/>
          <w:sz w:val="24"/>
          <w:szCs w:val="24"/>
        </w:rPr>
        <w:fldChar w:fldCharType="separate"/>
      </w:r>
      <w:r w:rsidR="002B38EB" w:rsidRPr="002B38EB">
        <w:rPr>
          <w:rFonts w:ascii="Times New Roman" w:hAnsi="Times New Roman" w:cs="Times New Roman"/>
          <w:noProof/>
          <w:sz w:val="24"/>
          <w:szCs w:val="24"/>
        </w:rPr>
        <w:t>[16]–[19]</w:t>
      </w:r>
      <w:r w:rsidR="002B38EB">
        <w:rPr>
          <w:rFonts w:ascii="Times New Roman" w:hAnsi="Times New Roman" w:cs="Times New Roman"/>
          <w:sz w:val="24"/>
          <w:szCs w:val="24"/>
        </w:rPr>
        <w:fldChar w:fldCharType="end"/>
      </w:r>
      <w:r w:rsidR="00713A88">
        <w:rPr>
          <w:rFonts w:ascii="Times New Roman" w:hAnsi="Times New Roman" w:cs="Times New Roman"/>
          <w:sz w:val="24"/>
          <w:szCs w:val="24"/>
        </w:rPr>
        <w:t xml:space="preserve"> </w:t>
      </w:r>
      <w:r w:rsidR="000A20D5">
        <w:rPr>
          <w:rFonts w:ascii="Times New Roman" w:hAnsi="Times New Roman" w:cs="Times New Roman"/>
          <w:sz w:val="24"/>
          <w:szCs w:val="24"/>
        </w:rPr>
        <w:t xml:space="preserve">bahwa algoritme BERT memiliki performa yang terbaik </w:t>
      </w:r>
      <w:proofErr w:type="spellStart"/>
      <w:r w:rsidR="000A20D5">
        <w:rPr>
          <w:rFonts w:ascii="Times New Roman" w:hAnsi="Times New Roman" w:cs="Times New Roman"/>
          <w:sz w:val="24"/>
          <w:szCs w:val="24"/>
        </w:rPr>
        <w:t>diantara</w:t>
      </w:r>
      <w:proofErr w:type="spellEnd"/>
      <w:r w:rsidR="00222B46">
        <w:rPr>
          <w:rFonts w:ascii="Times New Roman" w:hAnsi="Times New Roman" w:cs="Times New Roman"/>
          <w:sz w:val="24"/>
          <w:szCs w:val="24"/>
        </w:rPr>
        <w:t xml:space="preserve"> perbandingan algoritme lainnya. </w:t>
      </w:r>
    </w:p>
    <w:p w14:paraId="15D2BB0F" w14:textId="6AD27A2B" w:rsidR="009C2BF3" w:rsidRDefault="00112C8E" w:rsidP="00C17F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w:t>
      </w:r>
      <w:proofErr w:type="spellStart"/>
      <w:r>
        <w:rPr>
          <w:rFonts w:ascii="Times New Roman" w:hAnsi="Times New Roman" w:cs="Times New Roman"/>
          <w:i/>
          <w:iCs/>
          <w:sz w:val="24"/>
          <w:szCs w:val="24"/>
        </w:rPr>
        <w:t>chatbot</w:t>
      </w:r>
      <w:proofErr w:type="spellEnd"/>
      <w:r>
        <w:rPr>
          <w:rFonts w:ascii="Times New Roman" w:hAnsi="Times New Roman" w:cs="Times New Roman"/>
          <w:sz w:val="24"/>
          <w:szCs w:val="24"/>
        </w:rPr>
        <w:t xml:space="preserve"> akan diimplementasi</w:t>
      </w:r>
      <w:r w:rsidR="008F2DE0">
        <w:rPr>
          <w:rFonts w:ascii="Times New Roman" w:hAnsi="Times New Roman" w:cs="Times New Roman"/>
          <w:sz w:val="24"/>
          <w:szCs w:val="24"/>
        </w:rPr>
        <w:t>kan</w:t>
      </w:r>
      <w:r>
        <w:rPr>
          <w:rFonts w:ascii="Times New Roman" w:hAnsi="Times New Roman" w:cs="Times New Roman"/>
          <w:sz w:val="24"/>
          <w:szCs w:val="24"/>
        </w:rPr>
        <w:t xml:space="preserve"> ke</w:t>
      </w:r>
      <w:r w:rsidR="0029164B">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i/>
          <w:iCs/>
          <w:sz w:val="24"/>
          <w:szCs w:val="24"/>
        </w:rPr>
        <w:t>autonomo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vehicle</w:t>
      </w:r>
      <w:proofErr w:type="spellEnd"/>
      <w:r w:rsidR="009E0B03">
        <w:rPr>
          <w:rFonts w:ascii="Times New Roman" w:hAnsi="Times New Roman" w:cs="Times New Roman"/>
          <w:sz w:val="24"/>
          <w:szCs w:val="24"/>
        </w:rPr>
        <w:t xml:space="preserve">, dengan tujuan agar kendaraan otonom yang dibuat </w:t>
      </w:r>
      <w:r w:rsidR="00B626B0">
        <w:rPr>
          <w:rFonts w:ascii="Times New Roman" w:hAnsi="Times New Roman" w:cs="Times New Roman"/>
          <w:sz w:val="24"/>
          <w:szCs w:val="24"/>
        </w:rPr>
        <w:t xml:space="preserve">dapat berinteraksi </w:t>
      </w:r>
      <w:r w:rsidR="00C14F88">
        <w:rPr>
          <w:rFonts w:ascii="Times New Roman" w:hAnsi="Times New Roman" w:cs="Times New Roman"/>
          <w:sz w:val="24"/>
          <w:szCs w:val="24"/>
        </w:rPr>
        <w:t xml:space="preserve">dengan manusia menggunakan bahasa alami, layaknya manusia yang berinteraksi dengan manusia lainnya. </w:t>
      </w:r>
      <w:r w:rsidR="002674E2">
        <w:rPr>
          <w:rFonts w:ascii="Times New Roman" w:hAnsi="Times New Roman" w:cs="Times New Roman"/>
          <w:sz w:val="24"/>
          <w:szCs w:val="24"/>
        </w:rPr>
        <w:t xml:space="preserve">Selain itu, implementasi ini juga bertujuan agar kendaraan otonom dapat dikontrol menggunakan bahasa alami baik melalui teks maupun melalui suara. </w:t>
      </w:r>
      <w:r w:rsidR="00F930BA">
        <w:rPr>
          <w:rFonts w:ascii="Times New Roman" w:hAnsi="Times New Roman" w:cs="Times New Roman"/>
          <w:sz w:val="24"/>
          <w:szCs w:val="24"/>
        </w:rPr>
        <w:t>Sehingga penelitian ini berjudul</w:t>
      </w:r>
      <w:r w:rsid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SAVIBot</w:t>
      </w:r>
      <w:proofErr w:type="spellEnd"/>
      <w:r w:rsidR="0002565E" w:rsidRPr="0002565E">
        <w:rPr>
          <w:rFonts w:ascii="Times New Roman" w:hAnsi="Times New Roman" w:cs="Times New Roman"/>
          <w:sz w:val="24"/>
          <w:szCs w:val="24"/>
        </w:rPr>
        <w:t xml:space="preserve"> : Virtual </w:t>
      </w:r>
      <w:proofErr w:type="spellStart"/>
      <w:r w:rsidR="0002565E" w:rsidRPr="0002565E">
        <w:rPr>
          <w:rFonts w:ascii="Times New Roman" w:hAnsi="Times New Roman" w:cs="Times New Roman"/>
          <w:sz w:val="24"/>
          <w:szCs w:val="24"/>
        </w:rPr>
        <w:t>Assitant</w:t>
      </w:r>
      <w:proofErr w:type="spellEnd"/>
      <w:r w:rsidR="0002565E" w:rsidRPr="0002565E">
        <w:rPr>
          <w:rFonts w:ascii="Times New Roman" w:hAnsi="Times New Roman" w:cs="Times New Roman"/>
          <w:sz w:val="24"/>
          <w:szCs w:val="24"/>
        </w:rPr>
        <w:t xml:space="preserve"> Bot untuk Wahana Cerdas menggunakan Algoritme </w:t>
      </w:r>
      <w:proofErr w:type="spellStart"/>
      <w:r w:rsidR="0002565E" w:rsidRPr="0002565E">
        <w:rPr>
          <w:rFonts w:ascii="Times New Roman" w:hAnsi="Times New Roman" w:cs="Times New Roman"/>
          <w:sz w:val="24"/>
          <w:szCs w:val="24"/>
        </w:rPr>
        <w:t>Bidirectional</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Encoder</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Representation</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from</w:t>
      </w:r>
      <w:proofErr w:type="spellEnd"/>
      <w:r w:rsidR="0002565E" w:rsidRPr="0002565E">
        <w:rPr>
          <w:rFonts w:ascii="Times New Roman" w:hAnsi="Times New Roman" w:cs="Times New Roman"/>
          <w:sz w:val="24"/>
          <w:szCs w:val="24"/>
        </w:rPr>
        <w:t xml:space="preserve"> </w:t>
      </w:r>
      <w:proofErr w:type="spellStart"/>
      <w:r w:rsidR="0002565E" w:rsidRPr="0002565E">
        <w:rPr>
          <w:rFonts w:ascii="Times New Roman" w:hAnsi="Times New Roman" w:cs="Times New Roman"/>
          <w:sz w:val="24"/>
          <w:szCs w:val="24"/>
        </w:rPr>
        <w:t>Transformer</w:t>
      </w:r>
      <w:proofErr w:type="spellEnd"/>
      <w:r w:rsidR="0002565E" w:rsidRPr="0002565E">
        <w:rPr>
          <w:rFonts w:ascii="Times New Roman" w:hAnsi="Times New Roman" w:cs="Times New Roman"/>
          <w:sz w:val="24"/>
          <w:szCs w:val="24"/>
        </w:rPr>
        <w:t xml:space="preserve"> (BERT)</w:t>
      </w:r>
      <w:r w:rsidR="0002565E">
        <w:rPr>
          <w:rFonts w:ascii="Times New Roman" w:hAnsi="Times New Roman" w:cs="Times New Roman"/>
          <w:sz w:val="24"/>
          <w:szCs w:val="24"/>
        </w:rPr>
        <w:t xml:space="preserve">”. </w:t>
      </w:r>
    </w:p>
    <w:p w14:paraId="054BF403" w14:textId="2B36122D" w:rsidR="00645F3B" w:rsidRDefault="006D4F46" w:rsidP="00630C55">
      <w:pPr>
        <w:pStyle w:val="Heading2"/>
      </w:pPr>
      <w:bookmarkStart w:id="7" w:name="_Toc128516266"/>
      <w:r>
        <w:t>Rumusan Masalah</w:t>
      </w:r>
      <w:bookmarkEnd w:id="7"/>
    </w:p>
    <w:p w14:paraId="5464154C" w14:textId="7CCEB9C7" w:rsidR="00630C55" w:rsidRDefault="003D6878" w:rsidP="00815C64">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Berdasarkan latar belakang masalah yang telah disampaikan sebelumnya, terdapat beberapa rumusan masalah yang dapat diidentifikasi, di antaranya:</w:t>
      </w:r>
    </w:p>
    <w:p w14:paraId="60A2D889" w14:textId="018B5162" w:rsidR="005C56BF" w:rsidRPr="005C56BF" w:rsidRDefault="005C56BF"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agar robot atau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sz w:val="24"/>
          <w:szCs w:val="24"/>
        </w:rPr>
        <w:t xml:space="preserve"> dapat berinteraksi layaknya manusia dengan menggunakan bahasa alami?</w:t>
      </w:r>
    </w:p>
    <w:p w14:paraId="40FE9439" w14:textId="74E7CEDD" w:rsidR="00802465" w:rsidRPr="00727B5E" w:rsidRDefault="00C213BD"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w:t>
      </w:r>
      <w:r w:rsidR="008028A4">
        <w:rPr>
          <w:rFonts w:asciiTheme="majorBidi" w:hAnsiTheme="majorBidi" w:cstheme="majorBidi"/>
          <w:sz w:val="24"/>
          <w:szCs w:val="24"/>
        </w:rPr>
        <w:t xml:space="preserve">mengimplementasikan </w:t>
      </w:r>
      <w:proofErr w:type="spellStart"/>
      <w:r w:rsidR="008028A4">
        <w:rPr>
          <w:rFonts w:asciiTheme="majorBidi" w:hAnsiTheme="majorBidi" w:cstheme="majorBidi"/>
          <w:i/>
          <w:iCs/>
          <w:sz w:val="24"/>
          <w:szCs w:val="24"/>
        </w:rPr>
        <w:t>chatbot</w:t>
      </w:r>
      <w:proofErr w:type="spellEnd"/>
      <w:r w:rsidR="008028A4">
        <w:rPr>
          <w:rFonts w:asciiTheme="majorBidi" w:hAnsiTheme="majorBidi" w:cstheme="majorBidi"/>
          <w:sz w:val="24"/>
          <w:szCs w:val="24"/>
        </w:rPr>
        <w:t xml:space="preserve"> pada </w:t>
      </w:r>
      <w:proofErr w:type="spellStart"/>
      <w:r w:rsidR="008028A4" w:rsidRPr="008441AA">
        <w:rPr>
          <w:rFonts w:asciiTheme="majorBidi" w:hAnsiTheme="majorBidi" w:cstheme="majorBidi"/>
          <w:i/>
          <w:iCs/>
          <w:sz w:val="24"/>
          <w:szCs w:val="24"/>
        </w:rPr>
        <w:t>autonomous</w:t>
      </w:r>
      <w:proofErr w:type="spellEnd"/>
      <w:r w:rsidR="008028A4" w:rsidRPr="008441AA">
        <w:rPr>
          <w:rFonts w:asciiTheme="majorBidi" w:hAnsiTheme="majorBidi" w:cstheme="majorBidi"/>
          <w:i/>
          <w:iCs/>
          <w:sz w:val="24"/>
          <w:szCs w:val="24"/>
        </w:rPr>
        <w:t xml:space="preserve"> </w:t>
      </w:r>
      <w:proofErr w:type="spellStart"/>
      <w:r w:rsidR="008028A4" w:rsidRPr="008441AA">
        <w:rPr>
          <w:rFonts w:asciiTheme="majorBidi" w:hAnsiTheme="majorBidi" w:cstheme="majorBidi"/>
          <w:i/>
          <w:iCs/>
          <w:sz w:val="24"/>
          <w:szCs w:val="24"/>
        </w:rPr>
        <w:t>vehicle</w:t>
      </w:r>
      <w:proofErr w:type="spellEnd"/>
      <w:r w:rsidR="008028A4">
        <w:rPr>
          <w:rFonts w:asciiTheme="majorBidi" w:hAnsiTheme="majorBidi" w:cstheme="majorBidi"/>
          <w:sz w:val="24"/>
          <w:szCs w:val="24"/>
        </w:rPr>
        <w:t>?</w:t>
      </w:r>
      <w:r w:rsidR="00F576AA">
        <w:rPr>
          <w:rFonts w:asciiTheme="majorBidi" w:hAnsiTheme="majorBidi" w:cstheme="majorBidi"/>
          <w:sz w:val="24"/>
          <w:szCs w:val="24"/>
        </w:rPr>
        <w:t xml:space="preserve"> </w:t>
      </w:r>
    </w:p>
    <w:p w14:paraId="4B83D602" w14:textId="6F3BE6A9" w:rsidR="00727B5E" w:rsidRPr="008028A4" w:rsidRDefault="008028A4"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w:t>
      </w:r>
      <w:proofErr w:type="spellStart"/>
      <w:r w:rsidRPr="001257FC">
        <w:rPr>
          <w:rFonts w:asciiTheme="majorBidi" w:hAnsiTheme="majorBidi" w:cstheme="majorBidi"/>
          <w:i/>
          <w:iCs/>
          <w:sz w:val="24"/>
          <w:szCs w:val="24"/>
        </w:rPr>
        <w:t>chatbot</w:t>
      </w:r>
      <w:proofErr w:type="spellEnd"/>
      <w:r>
        <w:rPr>
          <w:rFonts w:asciiTheme="majorBidi" w:hAnsiTheme="majorBidi" w:cstheme="majorBidi"/>
          <w:sz w:val="24"/>
          <w:szCs w:val="24"/>
        </w:rPr>
        <w:t xml:space="preserve"> pada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sz w:val="24"/>
          <w:szCs w:val="24"/>
        </w:rPr>
        <w:t xml:space="preserve"> dapat memberikan </w:t>
      </w:r>
      <w:proofErr w:type="spellStart"/>
      <w:r>
        <w:rPr>
          <w:rFonts w:asciiTheme="majorBidi" w:hAnsiTheme="majorBidi" w:cstheme="majorBidi"/>
          <w:sz w:val="24"/>
          <w:szCs w:val="24"/>
        </w:rPr>
        <w:t>respon</w:t>
      </w:r>
      <w:proofErr w:type="spellEnd"/>
      <w:r>
        <w:rPr>
          <w:rFonts w:asciiTheme="majorBidi" w:hAnsiTheme="majorBidi" w:cstheme="majorBidi"/>
          <w:sz w:val="24"/>
          <w:szCs w:val="24"/>
        </w:rPr>
        <w:t xml:space="preserve"> dengan baik?</w:t>
      </w:r>
    </w:p>
    <w:p w14:paraId="680CDC20" w14:textId="02EC83B1" w:rsidR="008028A4" w:rsidRPr="007A3EC6" w:rsidRDefault="00AE1ADE"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mengendalikan </w:t>
      </w:r>
      <w:proofErr w:type="spellStart"/>
      <w:r w:rsidR="00B22083">
        <w:rPr>
          <w:rFonts w:asciiTheme="majorBidi" w:hAnsiTheme="majorBidi" w:cstheme="majorBidi"/>
          <w:i/>
          <w:iCs/>
          <w:sz w:val="24"/>
          <w:szCs w:val="24"/>
        </w:rPr>
        <w:t>autonomous</w:t>
      </w:r>
      <w:proofErr w:type="spellEnd"/>
      <w:r w:rsidR="00B22083">
        <w:rPr>
          <w:rFonts w:asciiTheme="majorBidi" w:hAnsiTheme="majorBidi" w:cstheme="majorBidi"/>
          <w:i/>
          <w:iCs/>
          <w:sz w:val="24"/>
          <w:szCs w:val="24"/>
        </w:rPr>
        <w:t xml:space="preserve"> </w:t>
      </w:r>
      <w:proofErr w:type="spellStart"/>
      <w:r w:rsidR="00B22083">
        <w:rPr>
          <w:rFonts w:asciiTheme="majorBidi" w:hAnsiTheme="majorBidi" w:cstheme="majorBidi"/>
          <w:i/>
          <w:iCs/>
          <w:sz w:val="24"/>
          <w:szCs w:val="24"/>
        </w:rPr>
        <w:t>vehicle</w:t>
      </w:r>
      <w:proofErr w:type="spellEnd"/>
      <w:r w:rsidR="00B22083">
        <w:rPr>
          <w:rFonts w:asciiTheme="majorBidi" w:hAnsiTheme="majorBidi" w:cstheme="majorBidi"/>
          <w:sz w:val="24"/>
          <w:szCs w:val="24"/>
        </w:rPr>
        <w:t xml:space="preserve"> dengan menggunakan teks dan suara?</w:t>
      </w:r>
    </w:p>
    <w:p w14:paraId="4684D4AC" w14:textId="0F8B100E" w:rsidR="007A3EC6" w:rsidRDefault="007A3EC6" w:rsidP="007A3EC6">
      <w:pPr>
        <w:pStyle w:val="Heading2"/>
      </w:pPr>
      <w:bookmarkStart w:id="8" w:name="_Toc128516267"/>
      <w:r>
        <w:t>Batasan Masalah</w:t>
      </w:r>
      <w:bookmarkEnd w:id="8"/>
    </w:p>
    <w:p w14:paraId="64F3AC5F" w14:textId="57D256AE" w:rsidR="007A3EC6" w:rsidRDefault="0069344D" w:rsidP="00815C64">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Pada penelitian ini terdapat beberapa batasan masalah yang sudah ditentukan, di antaranya:</w:t>
      </w:r>
    </w:p>
    <w:p w14:paraId="3B544474" w14:textId="7C784102" w:rsidR="0069344D" w:rsidRDefault="00D51546" w:rsidP="00815C64">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t>Dataset</w:t>
      </w:r>
      <w:proofErr w:type="spellEnd"/>
      <w:r>
        <w:rPr>
          <w:rFonts w:asciiTheme="majorBidi" w:hAnsiTheme="majorBidi" w:cstheme="majorBidi"/>
          <w:sz w:val="24"/>
          <w:szCs w:val="24"/>
        </w:rPr>
        <w:t xml:space="preserve"> yang digunakan dalam membangun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dibuat secara manual</w:t>
      </w:r>
      <w:r w:rsidR="00941F25">
        <w:rPr>
          <w:rFonts w:asciiTheme="majorBidi" w:hAnsiTheme="majorBidi" w:cstheme="majorBidi"/>
          <w:sz w:val="24"/>
          <w:szCs w:val="24"/>
        </w:rPr>
        <w:t>.</w:t>
      </w:r>
    </w:p>
    <w:p w14:paraId="2C62E4C3" w14:textId="417188B0" w:rsidR="006F6413" w:rsidRDefault="00D41C45"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Pembuatan model</w:t>
      </w:r>
      <w:r w:rsidR="000C1010">
        <w:rPr>
          <w:rFonts w:asciiTheme="majorBidi" w:hAnsiTheme="majorBidi" w:cstheme="majorBidi"/>
          <w:sz w:val="24"/>
          <w:szCs w:val="24"/>
        </w:rPr>
        <w:t xml:space="preserve"> AI</w:t>
      </w:r>
      <w:r>
        <w:rPr>
          <w:rFonts w:asciiTheme="majorBidi" w:hAnsiTheme="majorBidi" w:cstheme="majorBidi"/>
          <w:sz w:val="24"/>
          <w:szCs w:val="24"/>
        </w:rPr>
        <w:t xml:space="preserve"> dilakukan dengan menggunakan bahasa pemrograman </w:t>
      </w:r>
      <w:proofErr w:type="spellStart"/>
      <w:r>
        <w:rPr>
          <w:rFonts w:asciiTheme="majorBidi" w:hAnsiTheme="majorBidi" w:cstheme="majorBidi"/>
          <w:sz w:val="24"/>
          <w:szCs w:val="24"/>
        </w:rPr>
        <w:t>Python</w:t>
      </w:r>
      <w:proofErr w:type="spellEnd"/>
      <w:r>
        <w:rPr>
          <w:rFonts w:asciiTheme="majorBidi" w:hAnsiTheme="majorBidi" w:cstheme="majorBidi"/>
          <w:sz w:val="24"/>
          <w:szCs w:val="24"/>
        </w:rPr>
        <w:t xml:space="preserve"> </w:t>
      </w:r>
      <w:r w:rsidR="00490E3D">
        <w:rPr>
          <w:rFonts w:asciiTheme="majorBidi" w:hAnsiTheme="majorBidi" w:cstheme="majorBidi"/>
          <w:sz w:val="24"/>
          <w:szCs w:val="24"/>
        </w:rPr>
        <w:t xml:space="preserve">dan dengan menggunakan model </w:t>
      </w:r>
      <w:r w:rsidR="00490E3D">
        <w:rPr>
          <w:rFonts w:asciiTheme="majorBidi" w:hAnsiTheme="majorBidi" w:cstheme="majorBidi"/>
          <w:i/>
          <w:iCs/>
          <w:sz w:val="24"/>
          <w:szCs w:val="24"/>
        </w:rPr>
        <w:t xml:space="preserve">transfer </w:t>
      </w:r>
      <w:proofErr w:type="spellStart"/>
      <w:r w:rsidR="00490E3D">
        <w:rPr>
          <w:rFonts w:asciiTheme="majorBidi" w:hAnsiTheme="majorBidi" w:cstheme="majorBidi"/>
          <w:i/>
          <w:iCs/>
          <w:sz w:val="24"/>
          <w:szCs w:val="24"/>
        </w:rPr>
        <w:t>learning</w:t>
      </w:r>
      <w:proofErr w:type="spellEnd"/>
      <w:r w:rsidR="00F53981">
        <w:rPr>
          <w:rFonts w:asciiTheme="majorBidi" w:hAnsiTheme="majorBidi" w:cstheme="majorBidi"/>
          <w:sz w:val="24"/>
          <w:szCs w:val="24"/>
        </w:rPr>
        <w:t xml:space="preserve"> </w:t>
      </w:r>
      <w:r w:rsidR="00490E3D">
        <w:rPr>
          <w:rFonts w:asciiTheme="majorBidi" w:hAnsiTheme="majorBidi" w:cstheme="majorBidi"/>
          <w:sz w:val="24"/>
          <w:szCs w:val="24"/>
        </w:rPr>
        <w:t>yaitu BERT</w:t>
      </w:r>
    </w:p>
    <w:p w14:paraId="5CB652BC" w14:textId="177FC50D" w:rsidR="009934DA" w:rsidRDefault="009934DA"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Bahasa yang digunakan dalam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yaitu Bahasa Indonesia</w:t>
      </w:r>
    </w:p>
    <w:p w14:paraId="5E980B60" w14:textId="098CFE79" w:rsidR="00F01912" w:rsidRDefault="00273705" w:rsidP="00815C64">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t>Text</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to</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speech</w:t>
      </w:r>
      <w:proofErr w:type="spellEnd"/>
      <w:r>
        <w:rPr>
          <w:rFonts w:asciiTheme="majorBidi" w:hAnsiTheme="majorBidi" w:cstheme="majorBidi"/>
          <w:sz w:val="24"/>
          <w:szCs w:val="24"/>
        </w:rPr>
        <w:t xml:space="preserve"> menggunakan </w:t>
      </w:r>
      <w:proofErr w:type="spellStart"/>
      <w:r>
        <w:rPr>
          <w:rFonts w:asciiTheme="majorBidi" w:hAnsiTheme="majorBidi" w:cstheme="majorBidi"/>
          <w:sz w:val="24"/>
          <w:szCs w:val="24"/>
        </w:rPr>
        <w:t>library</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ython</w:t>
      </w:r>
      <w:proofErr w:type="spellEnd"/>
      <w:r>
        <w:rPr>
          <w:rFonts w:asciiTheme="majorBidi" w:hAnsiTheme="majorBidi" w:cstheme="majorBidi"/>
          <w:sz w:val="24"/>
          <w:szCs w:val="24"/>
        </w:rPr>
        <w:t xml:space="preserve">, yaitu </w:t>
      </w:r>
      <w:r w:rsidR="009934DA" w:rsidRPr="00C13FF8">
        <w:rPr>
          <w:rFonts w:asciiTheme="majorBidi" w:hAnsiTheme="majorBidi" w:cstheme="majorBidi"/>
          <w:i/>
          <w:iCs/>
          <w:sz w:val="24"/>
          <w:szCs w:val="24"/>
        </w:rPr>
        <w:t>pyttsx3</w:t>
      </w:r>
    </w:p>
    <w:p w14:paraId="010B2C4C" w14:textId="1C3854FE" w:rsidR="001B257B" w:rsidRDefault="001B257B" w:rsidP="006F4962">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t>Speec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ecognition</w:t>
      </w:r>
      <w:proofErr w:type="spellEnd"/>
      <w:r>
        <w:rPr>
          <w:rFonts w:asciiTheme="majorBidi" w:hAnsiTheme="majorBidi" w:cstheme="majorBidi"/>
          <w:sz w:val="24"/>
          <w:szCs w:val="24"/>
        </w:rPr>
        <w:t xml:space="preserve"> menggunakan </w:t>
      </w:r>
      <w:proofErr w:type="spellStart"/>
      <w:r>
        <w:rPr>
          <w:rFonts w:asciiTheme="majorBidi" w:hAnsiTheme="majorBidi" w:cstheme="majorBidi"/>
          <w:sz w:val="24"/>
          <w:szCs w:val="24"/>
        </w:rPr>
        <w:t>library</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ython</w:t>
      </w:r>
      <w:proofErr w:type="spellEnd"/>
      <w:r>
        <w:rPr>
          <w:rFonts w:asciiTheme="majorBidi" w:hAnsiTheme="majorBidi" w:cstheme="majorBidi"/>
          <w:sz w:val="24"/>
          <w:szCs w:val="24"/>
        </w:rPr>
        <w:t xml:space="preserve">, yaitu </w:t>
      </w:r>
      <w:r w:rsidRPr="00E04A75">
        <w:rPr>
          <w:rFonts w:asciiTheme="majorBidi" w:hAnsiTheme="majorBidi" w:cstheme="majorBidi"/>
          <w:i/>
          <w:iCs/>
          <w:sz w:val="24"/>
          <w:szCs w:val="24"/>
        </w:rPr>
        <w:t xml:space="preserve">Google </w:t>
      </w:r>
      <w:proofErr w:type="spellStart"/>
      <w:r w:rsidRPr="00E04A75">
        <w:rPr>
          <w:rFonts w:asciiTheme="majorBidi" w:hAnsiTheme="majorBidi" w:cstheme="majorBidi"/>
          <w:i/>
          <w:iCs/>
          <w:sz w:val="24"/>
          <w:szCs w:val="24"/>
        </w:rPr>
        <w:t>Speech</w:t>
      </w:r>
      <w:proofErr w:type="spellEnd"/>
      <w:r w:rsidRPr="00E04A75">
        <w:rPr>
          <w:rFonts w:asciiTheme="majorBidi" w:hAnsiTheme="majorBidi" w:cstheme="majorBidi"/>
          <w:i/>
          <w:iCs/>
          <w:sz w:val="24"/>
          <w:szCs w:val="24"/>
        </w:rPr>
        <w:t xml:space="preserve"> </w:t>
      </w:r>
      <w:proofErr w:type="spellStart"/>
      <w:r w:rsidRPr="00E04A75">
        <w:rPr>
          <w:rFonts w:asciiTheme="majorBidi" w:hAnsiTheme="majorBidi" w:cstheme="majorBidi"/>
          <w:i/>
          <w:iCs/>
          <w:sz w:val="24"/>
          <w:szCs w:val="24"/>
        </w:rPr>
        <w:t>Recognition</w:t>
      </w:r>
      <w:proofErr w:type="spellEnd"/>
    </w:p>
    <w:p w14:paraId="297C7255" w14:textId="627A2B41" w:rsidR="00941F25" w:rsidRPr="00BB7FBE" w:rsidRDefault="00C26BD0" w:rsidP="006F4962">
      <w:pPr>
        <w:pStyle w:val="ListParagraph"/>
        <w:numPr>
          <w:ilvl w:val="0"/>
          <w:numId w:val="43"/>
        </w:numPr>
        <w:spacing w:line="360" w:lineRule="auto"/>
        <w:ind w:left="709" w:hanging="709"/>
        <w:jc w:val="both"/>
        <w:rPr>
          <w:rFonts w:asciiTheme="majorBidi" w:hAnsiTheme="majorBidi" w:cstheme="majorBidi"/>
          <w:sz w:val="24"/>
          <w:szCs w:val="24"/>
        </w:rPr>
      </w:pPr>
      <w:proofErr w:type="spellStart"/>
      <w:r>
        <w:rPr>
          <w:rFonts w:asciiTheme="majorBidi" w:hAnsiTheme="majorBidi" w:cstheme="majorBidi"/>
          <w:i/>
          <w:iCs/>
          <w:sz w:val="24"/>
          <w:szCs w:val="24"/>
        </w:rPr>
        <w:lastRenderedPageBreak/>
        <w:t>Chatbot</w:t>
      </w:r>
      <w:proofErr w:type="spellEnd"/>
      <w:r>
        <w:rPr>
          <w:rFonts w:asciiTheme="majorBidi" w:hAnsiTheme="majorBidi" w:cstheme="majorBidi"/>
          <w:sz w:val="24"/>
          <w:szCs w:val="24"/>
        </w:rPr>
        <w:t xml:space="preserve"> memerlukan jaringan internet untuk menggunakan fitur </w:t>
      </w:r>
      <w:proofErr w:type="spellStart"/>
      <w:r>
        <w:rPr>
          <w:rFonts w:asciiTheme="majorBidi" w:hAnsiTheme="majorBidi" w:cstheme="majorBidi"/>
          <w:i/>
          <w:iCs/>
          <w:sz w:val="24"/>
          <w:szCs w:val="24"/>
        </w:rPr>
        <w:t>speech</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recognition</w:t>
      </w:r>
      <w:proofErr w:type="spellEnd"/>
    </w:p>
    <w:p w14:paraId="3BCFB641" w14:textId="77777777" w:rsidR="00073207" w:rsidRDefault="00CD31A3"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Tampilan dari </w:t>
      </w:r>
      <w:proofErr w:type="spellStart"/>
      <w:r w:rsidR="00F51343" w:rsidRPr="00874BB4">
        <w:rPr>
          <w:rFonts w:asciiTheme="majorBidi" w:hAnsiTheme="majorBidi" w:cstheme="majorBidi"/>
          <w:i/>
          <w:iCs/>
          <w:sz w:val="24"/>
          <w:szCs w:val="24"/>
        </w:rPr>
        <w:t>Chatbot</w:t>
      </w:r>
      <w:proofErr w:type="spellEnd"/>
      <w:r w:rsidR="00F51343">
        <w:rPr>
          <w:rFonts w:asciiTheme="majorBidi" w:hAnsiTheme="majorBidi" w:cstheme="majorBidi"/>
          <w:sz w:val="24"/>
          <w:szCs w:val="24"/>
        </w:rPr>
        <w:t xml:space="preserve"> ditampilkan pada </w:t>
      </w:r>
      <w:proofErr w:type="spellStart"/>
      <w:r w:rsidR="00F51343">
        <w:rPr>
          <w:rFonts w:asciiTheme="majorBidi" w:hAnsiTheme="majorBidi" w:cstheme="majorBidi"/>
          <w:i/>
          <w:iCs/>
          <w:sz w:val="24"/>
          <w:szCs w:val="24"/>
        </w:rPr>
        <w:t>website</w:t>
      </w:r>
      <w:proofErr w:type="spellEnd"/>
      <w:r>
        <w:rPr>
          <w:rFonts w:asciiTheme="majorBidi" w:hAnsiTheme="majorBidi" w:cstheme="majorBidi"/>
          <w:sz w:val="24"/>
          <w:szCs w:val="24"/>
        </w:rPr>
        <w:t xml:space="preserve"> </w:t>
      </w:r>
      <w:r w:rsidR="00B12D49">
        <w:rPr>
          <w:rFonts w:asciiTheme="majorBidi" w:hAnsiTheme="majorBidi" w:cstheme="majorBidi"/>
          <w:sz w:val="24"/>
          <w:szCs w:val="24"/>
        </w:rPr>
        <w:t>khusus yang dibuat</w:t>
      </w:r>
      <w:r w:rsidR="00073207">
        <w:rPr>
          <w:rFonts w:asciiTheme="majorBidi" w:hAnsiTheme="majorBidi" w:cstheme="majorBidi"/>
          <w:sz w:val="24"/>
          <w:szCs w:val="24"/>
        </w:rPr>
        <w:t>.</w:t>
      </w:r>
    </w:p>
    <w:p w14:paraId="03DA4F68" w14:textId="2DC5E672" w:rsidR="00BB7FBE" w:rsidRDefault="00766B60"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Pengiriman data antara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dengan </w:t>
      </w:r>
      <w:proofErr w:type="spellStart"/>
      <w:r>
        <w:rPr>
          <w:rFonts w:asciiTheme="majorBidi" w:hAnsiTheme="majorBidi" w:cstheme="majorBidi"/>
          <w:sz w:val="24"/>
          <w:szCs w:val="24"/>
        </w:rPr>
        <w:t>mikrokontroler</w:t>
      </w:r>
      <w:proofErr w:type="spellEnd"/>
      <w:r>
        <w:rPr>
          <w:rFonts w:asciiTheme="majorBidi" w:hAnsiTheme="majorBidi" w:cstheme="majorBidi"/>
          <w:sz w:val="24"/>
          <w:szCs w:val="24"/>
        </w:rPr>
        <w:t xml:space="preserve"> dilakukan secara serial.</w:t>
      </w:r>
    </w:p>
    <w:p w14:paraId="1C2671DE" w14:textId="75582B7A" w:rsidR="00745740" w:rsidRDefault="00745740"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Kendali pada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sz w:val="24"/>
          <w:szCs w:val="24"/>
        </w:rPr>
        <w:t xml:space="preserve"> melalui</w:t>
      </w:r>
      <w:r w:rsidR="00777FA5">
        <w:rPr>
          <w:rFonts w:asciiTheme="majorBidi" w:hAnsiTheme="majorBidi" w:cstheme="majorBidi"/>
          <w:sz w:val="24"/>
          <w:szCs w:val="24"/>
        </w:rPr>
        <w:t xml:space="preserve"> </w:t>
      </w:r>
      <w:proofErr w:type="spellStart"/>
      <w:r w:rsidR="00777FA5">
        <w:rPr>
          <w:rFonts w:asciiTheme="majorBidi" w:hAnsiTheme="majorBidi" w:cstheme="majorBidi"/>
          <w:i/>
          <w:iCs/>
          <w:sz w:val="24"/>
          <w:szCs w:val="24"/>
        </w:rPr>
        <w:t>chatbot</w:t>
      </w:r>
      <w:proofErr w:type="spellEnd"/>
      <w:r>
        <w:rPr>
          <w:rFonts w:asciiTheme="majorBidi" w:hAnsiTheme="majorBidi" w:cstheme="majorBidi"/>
          <w:sz w:val="24"/>
          <w:szCs w:val="24"/>
        </w:rPr>
        <w:t xml:space="preserve"> hanya terbatas </w:t>
      </w:r>
      <w:r w:rsidR="006E3D80">
        <w:rPr>
          <w:rFonts w:asciiTheme="majorBidi" w:hAnsiTheme="majorBidi" w:cstheme="majorBidi"/>
          <w:sz w:val="24"/>
          <w:szCs w:val="24"/>
        </w:rPr>
        <w:t xml:space="preserve">pada maju, mundur, berhenti, belok kanan, belok kiri, mempercepat dan memperlambat dari gerak </w:t>
      </w:r>
      <w:proofErr w:type="spellStart"/>
      <w:r w:rsidR="006E3D80">
        <w:rPr>
          <w:rFonts w:asciiTheme="majorBidi" w:hAnsiTheme="majorBidi" w:cstheme="majorBidi"/>
          <w:i/>
          <w:iCs/>
          <w:sz w:val="24"/>
          <w:szCs w:val="24"/>
        </w:rPr>
        <w:t>autonomous</w:t>
      </w:r>
      <w:proofErr w:type="spellEnd"/>
      <w:r w:rsidR="006E3D80">
        <w:rPr>
          <w:rFonts w:asciiTheme="majorBidi" w:hAnsiTheme="majorBidi" w:cstheme="majorBidi"/>
          <w:i/>
          <w:iCs/>
          <w:sz w:val="24"/>
          <w:szCs w:val="24"/>
        </w:rPr>
        <w:t xml:space="preserve"> </w:t>
      </w:r>
      <w:proofErr w:type="spellStart"/>
      <w:r w:rsidR="006E3D80">
        <w:rPr>
          <w:rFonts w:asciiTheme="majorBidi" w:hAnsiTheme="majorBidi" w:cstheme="majorBidi"/>
          <w:i/>
          <w:iCs/>
          <w:sz w:val="24"/>
          <w:szCs w:val="24"/>
        </w:rPr>
        <w:t>vehicle</w:t>
      </w:r>
      <w:proofErr w:type="spellEnd"/>
      <w:r w:rsidR="00F73831">
        <w:rPr>
          <w:rFonts w:asciiTheme="majorBidi" w:hAnsiTheme="majorBidi" w:cstheme="majorBidi"/>
          <w:sz w:val="24"/>
          <w:szCs w:val="24"/>
        </w:rPr>
        <w:t>.</w:t>
      </w:r>
      <w:r w:rsidR="006F4962">
        <w:rPr>
          <w:rFonts w:asciiTheme="majorBidi" w:hAnsiTheme="majorBidi" w:cstheme="majorBidi"/>
          <w:sz w:val="24"/>
          <w:szCs w:val="24"/>
        </w:rPr>
        <w:t xml:space="preserve"> </w:t>
      </w:r>
    </w:p>
    <w:p w14:paraId="38BD2945" w14:textId="387DF319" w:rsidR="00F43A24" w:rsidRDefault="00FF08DB" w:rsidP="005733AE">
      <w:pPr>
        <w:pStyle w:val="Heading2"/>
      </w:pPr>
      <w:bookmarkStart w:id="9" w:name="_Toc128516268"/>
      <w:r>
        <w:t>Tujuan Penelitian</w:t>
      </w:r>
      <w:bookmarkEnd w:id="9"/>
    </w:p>
    <w:p w14:paraId="52E3D282" w14:textId="07EB0EB9" w:rsidR="005733AE" w:rsidRDefault="005733AE" w:rsidP="005733AE">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Tujuan dilakukannya penelitian ini adalah sebagai berikut:</w:t>
      </w:r>
    </w:p>
    <w:p w14:paraId="3F9D945D" w14:textId="1CAEB77D" w:rsidR="000D3BE3" w:rsidRDefault="00272779"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Me</w:t>
      </w:r>
      <w:r w:rsidR="00DC54D8">
        <w:rPr>
          <w:rFonts w:asciiTheme="majorBidi" w:hAnsiTheme="majorBidi" w:cstheme="majorBidi"/>
          <w:sz w:val="24"/>
          <w:szCs w:val="24"/>
        </w:rPr>
        <w:t xml:space="preserve">mbuat </w:t>
      </w:r>
      <w:proofErr w:type="spellStart"/>
      <w:r w:rsidR="00D616A1">
        <w:rPr>
          <w:rFonts w:asciiTheme="majorBidi" w:hAnsiTheme="majorBidi" w:cstheme="majorBidi"/>
          <w:i/>
          <w:iCs/>
          <w:sz w:val="24"/>
          <w:szCs w:val="24"/>
        </w:rPr>
        <w:t>a</w:t>
      </w:r>
      <w:r w:rsidR="00DC54D8">
        <w:rPr>
          <w:rFonts w:asciiTheme="majorBidi" w:hAnsiTheme="majorBidi" w:cstheme="majorBidi"/>
          <w:i/>
          <w:iCs/>
          <w:sz w:val="24"/>
          <w:szCs w:val="24"/>
        </w:rPr>
        <w:t>utonomous</w:t>
      </w:r>
      <w:proofErr w:type="spellEnd"/>
      <w:r w:rsidR="00DC54D8">
        <w:rPr>
          <w:rFonts w:asciiTheme="majorBidi" w:hAnsiTheme="majorBidi" w:cstheme="majorBidi"/>
          <w:i/>
          <w:iCs/>
          <w:sz w:val="24"/>
          <w:szCs w:val="24"/>
        </w:rPr>
        <w:t xml:space="preserve"> </w:t>
      </w:r>
      <w:proofErr w:type="spellStart"/>
      <w:r w:rsidR="00DC54D8">
        <w:rPr>
          <w:rFonts w:asciiTheme="majorBidi" w:hAnsiTheme="majorBidi" w:cstheme="majorBidi"/>
          <w:i/>
          <w:iCs/>
          <w:sz w:val="24"/>
          <w:szCs w:val="24"/>
        </w:rPr>
        <w:t>vehicle</w:t>
      </w:r>
      <w:proofErr w:type="spellEnd"/>
      <w:r w:rsidR="00DC54D8">
        <w:rPr>
          <w:rFonts w:asciiTheme="majorBidi" w:hAnsiTheme="majorBidi" w:cstheme="majorBidi"/>
          <w:sz w:val="24"/>
          <w:szCs w:val="24"/>
        </w:rPr>
        <w:t xml:space="preserve"> dapat berinteraksi </w:t>
      </w:r>
      <w:r w:rsidR="00F21696">
        <w:rPr>
          <w:rFonts w:asciiTheme="majorBidi" w:hAnsiTheme="majorBidi" w:cstheme="majorBidi"/>
          <w:sz w:val="24"/>
          <w:szCs w:val="24"/>
        </w:rPr>
        <w:t>layaknya manusia dengan menggunakan bahasa alami</w:t>
      </w:r>
    </w:p>
    <w:p w14:paraId="65C2FED6" w14:textId="24543840" w:rsidR="00A50368" w:rsidRDefault="00A50368"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Dapat mengimplementasikan </w:t>
      </w:r>
      <w:proofErr w:type="spellStart"/>
      <w:r>
        <w:rPr>
          <w:rFonts w:asciiTheme="majorBidi" w:hAnsiTheme="majorBidi" w:cstheme="majorBidi"/>
          <w:i/>
          <w:iCs/>
          <w:sz w:val="24"/>
          <w:szCs w:val="24"/>
        </w:rPr>
        <w:t>chatbot</w:t>
      </w:r>
      <w:proofErr w:type="spellEnd"/>
      <w:r>
        <w:rPr>
          <w:rFonts w:asciiTheme="majorBidi" w:hAnsiTheme="majorBidi" w:cstheme="majorBidi"/>
          <w:sz w:val="24"/>
          <w:szCs w:val="24"/>
        </w:rPr>
        <w:t xml:space="preserve"> pada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p>
    <w:p w14:paraId="4DFEBB60" w14:textId="37646D8C" w:rsidR="003058F6" w:rsidRPr="000D3BE3" w:rsidRDefault="003058F6"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Membuat </w:t>
      </w:r>
      <w:proofErr w:type="spellStart"/>
      <w:r>
        <w:rPr>
          <w:rFonts w:asciiTheme="majorBidi" w:hAnsiTheme="majorBidi" w:cstheme="majorBidi"/>
          <w:i/>
          <w:iCs/>
          <w:sz w:val="24"/>
          <w:szCs w:val="24"/>
        </w:rPr>
        <w:t>chatbot</w:t>
      </w:r>
      <w:proofErr w:type="spellEnd"/>
      <w:r w:rsidR="00B80E77">
        <w:rPr>
          <w:rFonts w:asciiTheme="majorBidi" w:hAnsiTheme="majorBidi" w:cstheme="majorBidi"/>
          <w:i/>
          <w:iCs/>
          <w:sz w:val="24"/>
          <w:szCs w:val="24"/>
        </w:rPr>
        <w:t xml:space="preserve"> </w:t>
      </w:r>
      <w:r w:rsidR="00B80E77">
        <w:rPr>
          <w:rFonts w:asciiTheme="majorBidi" w:hAnsiTheme="majorBidi" w:cstheme="majorBidi"/>
          <w:sz w:val="24"/>
          <w:szCs w:val="24"/>
        </w:rPr>
        <w:t xml:space="preserve">pada </w:t>
      </w:r>
      <w:proofErr w:type="spellStart"/>
      <w:r w:rsidR="00B80E77">
        <w:rPr>
          <w:rFonts w:asciiTheme="majorBidi" w:hAnsiTheme="majorBidi" w:cstheme="majorBidi"/>
          <w:i/>
          <w:iCs/>
          <w:sz w:val="24"/>
          <w:szCs w:val="24"/>
        </w:rPr>
        <w:t>autonomous</w:t>
      </w:r>
      <w:proofErr w:type="spellEnd"/>
      <w:r w:rsidR="00B80E77">
        <w:rPr>
          <w:rFonts w:asciiTheme="majorBidi" w:hAnsiTheme="majorBidi" w:cstheme="majorBidi"/>
          <w:i/>
          <w:iCs/>
          <w:sz w:val="24"/>
          <w:szCs w:val="24"/>
        </w:rPr>
        <w:t xml:space="preserve"> </w:t>
      </w:r>
      <w:proofErr w:type="spellStart"/>
      <w:r w:rsidR="00B80E77">
        <w:rPr>
          <w:rFonts w:asciiTheme="majorBidi" w:hAnsiTheme="majorBidi" w:cstheme="majorBidi"/>
          <w:i/>
          <w:iCs/>
          <w:sz w:val="24"/>
          <w:szCs w:val="24"/>
        </w:rPr>
        <w:t>vehcile</w:t>
      </w:r>
      <w:proofErr w:type="spellEnd"/>
      <w:r w:rsidR="00B80E77">
        <w:rPr>
          <w:rFonts w:asciiTheme="majorBidi" w:hAnsiTheme="majorBidi" w:cstheme="majorBidi"/>
          <w:i/>
          <w:iCs/>
          <w:sz w:val="24"/>
          <w:szCs w:val="24"/>
        </w:rPr>
        <w:t xml:space="preserve"> </w:t>
      </w:r>
      <w:r w:rsidR="00454686">
        <w:rPr>
          <w:rFonts w:asciiTheme="majorBidi" w:hAnsiTheme="majorBidi" w:cstheme="majorBidi"/>
          <w:sz w:val="24"/>
          <w:szCs w:val="24"/>
        </w:rPr>
        <w:t xml:space="preserve">memberikan </w:t>
      </w:r>
      <w:proofErr w:type="spellStart"/>
      <w:r w:rsidR="00454686">
        <w:rPr>
          <w:rFonts w:asciiTheme="majorBidi" w:hAnsiTheme="majorBidi" w:cstheme="majorBidi"/>
          <w:sz w:val="24"/>
          <w:szCs w:val="24"/>
        </w:rPr>
        <w:t>respon</w:t>
      </w:r>
      <w:proofErr w:type="spellEnd"/>
      <w:r w:rsidR="00454686">
        <w:rPr>
          <w:rFonts w:asciiTheme="majorBidi" w:hAnsiTheme="majorBidi" w:cstheme="majorBidi"/>
          <w:sz w:val="24"/>
          <w:szCs w:val="24"/>
        </w:rPr>
        <w:t xml:space="preserve"> yang tepat sesuai dengan </w:t>
      </w:r>
      <w:r w:rsidR="00161B58">
        <w:rPr>
          <w:rFonts w:asciiTheme="majorBidi" w:hAnsiTheme="majorBidi" w:cstheme="majorBidi"/>
          <w:sz w:val="24"/>
          <w:szCs w:val="24"/>
        </w:rPr>
        <w:t>interaksi yang dilakukan</w:t>
      </w:r>
      <w:r w:rsidR="00B80E77">
        <w:rPr>
          <w:rFonts w:asciiTheme="majorBidi" w:hAnsiTheme="majorBidi" w:cstheme="majorBidi"/>
          <w:sz w:val="24"/>
          <w:szCs w:val="24"/>
        </w:rPr>
        <w:t xml:space="preserve"> </w:t>
      </w:r>
    </w:p>
    <w:p w14:paraId="743252A8" w14:textId="0796380E" w:rsidR="00E43920" w:rsidRDefault="0013633E" w:rsidP="005733AE">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M</w:t>
      </w:r>
      <w:r w:rsidR="00E43920">
        <w:rPr>
          <w:rFonts w:asciiTheme="majorBidi" w:hAnsiTheme="majorBidi" w:cstheme="majorBidi"/>
          <w:sz w:val="24"/>
          <w:szCs w:val="24"/>
        </w:rPr>
        <w:t xml:space="preserve">engendalikan </w:t>
      </w:r>
      <w:proofErr w:type="spellStart"/>
      <w:r w:rsidR="00E43920">
        <w:rPr>
          <w:rFonts w:asciiTheme="majorBidi" w:hAnsiTheme="majorBidi" w:cstheme="majorBidi"/>
          <w:i/>
          <w:iCs/>
          <w:sz w:val="24"/>
          <w:szCs w:val="24"/>
        </w:rPr>
        <w:t>autonomous</w:t>
      </w:r>
      <w:proofErr w:type="spellEnd"/>
      <w:r w:rsidR="00E43920">
        <w:rPr>
          <w:rFonts w:asciiTheme="majorBidi" w:hAnsiTheme="majorBidi" w:cstheme="majorBidi"/>
          <w:i/>
          <w:iCs/>
          <w:sz w:val="24"/>
          <w:szCs w:val="24"/>
        </w:rPr>
        <w:t xml:space="preserve"> </w:t>
      </w:r>
      <w:proofErr w:type="spellStart"/>
      <w:r w:rsidR="00E43920">
        <w:rPr>
          <w:rFonts w:asciiTheme="majorBidi" w:hAnsiTheme="majorBidi" w:cstheme="majorBidi"/>
          <w:i/>
          <w:iCs/>
          <w:sz w:val="24"/>
          <w:szCs w:val="24"/>
        </w:rPr>
        <w:t>vehicle</w:t>
      </w:r>
      <w:proofErr w:type="spellEnd"/>
      <w:r w:rsidR="00E43920">
        <w:rPr>
          <w:rFonts w:asciiTheme="majorBidi" w:hAnsiTheme="majorBidi" w:cstheme="majorBidi"/>
          <w:sz w:val="24"/>
          <w:szCs w:val="24"/>
        </w:rPr>
        <w:t xml:space="preserve"> dengan menggunakan bahasa alami melalui teks dan suara. </w:t>
      </w:r>
    </w:p>
    <w:p w14:paraId="28F12503" w14:textId="7E1CF2A0" w:rsidR="00216DEE" w:rsidRDefault="00106387" w:rsidP="00106387">
      <w:pPr>
        <w:pStyle w:val="Heading2"/>
      </w:pPr>
      <w:bookmarkStart w:id="10" w:name="_Toc128516269"/>
      <w:r>
        <w:t>Kegunaan Penelitian</w:t>
      </w:r>
      <w:bookmarkEnd w:id="10"/>
    </w:p>
    <w:p w14:paraId="3794D08C" w14:textId="7824C55F" w:rsidR="003C30F2" w:rsidRDefault="000E282E" w:rsidP="000A06DF">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Kegunaan dari penelitian yang dilakukan ini adalah sebagai berikut:</w:t>
      </w:r>
    </w:p>
    <w:p w14:paraId="35B4D32F" w14:textId="205D9F4D" w:rsidR="000E282E" w:rsidRDefault="00A96637"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proofErr w:type="spellStart"/>
      <w:r w:rsidR="00084E3E">
        <w:rPr>
          <w:rFonts w:asciiTheme="majorBidi" w:hAnsiTheme="majorBidi" w:cstheme="majorBidi"/>
          <w:i/>
          <w:iCs/>
          <w:sz w:val="24"/>
          <w:szCs w:val="24"/>
        </w:rPr>
        <w:t>Autonomous</w:t>
      </w:r>
      <w:proofErr w:type="spellEnd"/>
      <w:r w:rsidR="00084E3E">
        <w:rPr>
          <w:rFonts w:asciiTheme="majorBidi" w:hAnsiTheme="majorBidi" w:cstheme="majorBidi"/>
          <w:i/>
          <w:iCs/>
          <w:sz w:val="24"/>
          <w:szCs w:val="24"/>
        </w:rPr>
        <w:t xml:space="preserve"> </w:t>
      </w:r>
      <w:proofErr w:type="spellStart"/>
      <w:r w:rsidR="00084E3E">
        <w:rPr>
          <w:rFonts w:asciiTheme="majorBidi" w:hAnsiTheme="majorBidi" w:cstheme="majorBidi"/>
          <w:i/>
          <w:iCs/>
          <w:sz w:val="24"/>
          <w:szCs w:val="24"/>
        </w:rPr>
        <w:t>Vehicle</w:t>
      </w:r>
      <w:proofErr w:type="spellEnd"/>
      <w:r w:rsidR="00084E3E">
        <w:rPr>
          <w:rFonts w:asciiTheme="majorBidi" w:hAnsiTheme="majorBidi" w:cstheme="majorBidi"/>
          <w:sz w:val="24"/>
          <w:szCs w:val="24"/>
        </w:rPr>
        <w:t xml:space="preserve"> </w:t>
      </w:r>
      <w:r w:rsidR="00AC2629">
        <w:rPr>
          <w:rFonts w:asciiTheme="majorBidi" w:hAnsiTheme="majorBidi" w:cstheme="majorBidi"/>
          <w:sz w:val="24"/>
          <w:szCs w:val="24"/>
        </w:rPr>
        <w:t>menjadi dapat berinteraksi menggunakan bahasa alami layaknya manusia</w:t>
      </w:r>
    </w:p>
    <w:p w14:paraId="310D2F1C" w14:textId="102BC6A3" w:rsidR="0076687D" w:rsidRDefault="00EA247D"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proofErr w:type="spellStart"/>
      <w:r w:rsidR="0076687D">
        <w:rPr>
          <w:rFonts w:asciiTheme="majorBidi" w:hAnsiTheme="majorBidi" w:cstheme="majorBidi"/>
          <w:i/>
          <w:iCs/>
          <w:sz w:val="24"/>
          <w:szCs w:val="24"/>
        </w:rPr>
        <w:t>Autonomous</w:t>
      </w:r>
      <w:proofErr w:type="spellEnd"/>
      <w:r w:rsidR="0076687D">
        <w:rPr>
          <w:rFonts w:asciiTheme="majorBidi" w:hAnsiTheme="majorBidi" w:cstheme="majorBidi"/>
          <w:i/>
          <w:iCs/>
          <w:sz w:val="24"/>
          <w:szCs w:val="24"/>
        </w:rPr>
        <w:t xml:space="preserve"> </w:t>
      </w:r>
      <w:proofErr w:type="spellStart"/>
      <w:r w:rsidR="0076687D">
        <w:rPr>
          <w:rFonts w:asciiTheme="majorBidi" w:hAnsiTheme="majorBidi" w:cstheme="majorBidi"/>
          <w:i/>
          <w:iCs/>
          <w:sz w:val="24"/>
          <w:szCs w:val="24"/>
        </w:rPr>
        <w:t>Vehicle</w:t>
      </w:r>
      <w:proofErr w:type="spellEnd"/>
      <w:r w:rsidR="0076687D">
        <w:rPr>
          <w:rFonts w:asciiTheme="majorBidi" w:hAnsiTheme="majorBidi" w:cstheme="majorBidi"/>
          <w:sz w:val="24"/>
          <w:szCs w:val="24"/>
        </w:rPr>
        <w:t xml:space="preserve"> dapat dikendalikan dan diperintah melalui teks dan suara</w:t>
      </w:r>
    </w:p>
    <w:p w14:paraId="7A702012" w14:textId="4027B19D" w:rsidR="00AB0F4C" w:rsidRPr="008A7009" w:rsidRDefault="002B3D9F"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proofErr w:type="spellStart"/>
      <w:r>
        <w:rPr>
          <w:rFonts w:asciiTheme="majorBidi" w:hAnsiTheme="majorBidi" w:cstheme="majorBidi"/>
          <w:i/>
          <w:iCs/>
          <w:sz w:val="24"/>
          <w:szCs w:val="24"/>
        </w:rPr>
        <w:t>Autonomous</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Vehicle</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menjadi lebih </w:t>
      </w:r>
      <w:r w:rsidR="00D703F0">
        <w:rPr>
          <w:rFonts w:asciiTheme="majorBidi" w:hAnsiTheme="majorBidi" w:cstheme="majorBidi"/>
          <w:sz w:val="24"/>
          <w:szCs w:val="24"/>
        </w:rPr>
        <w:t xml:space="preserve">modern dikarenakan memiliki fitur </w:t>
      </w:r>
      <w:proofErr w:type="spellStart"/>
      <w:r w:rsidR="00D703F0">
        <w:rPr>
          <w:rFonts w:asciiTheme="majorBidi" w:hAnsiTheme="majorBidi" w:cstheme="majorBidi"/>
          <w:i/>
          <w:iCs/>
          <w:sz w:val="24"/>
          <w:szCs w:val="24"/>
        </w:rPr>
        <w:t>chatbot</w:t>
      </w:r>
      <w:proofErr w:type="spellEnd"/>
    </w:p>
    <w:p w14:paraId="2B50E2F8" w14:textId="01000E8D" w:rsidR="00645F3B" w:rsidRDefault="00645F3B" w:rsidP="00ED6E2F">
      <w:pPr>
        <w:pStyle w:val="ListParagraph"/>
        <w:spacing w:line="360" w:lineRule="auto"/>
        <w:ind w:hanging="11"/>
        <w:jc w:val="both"/>
        <w:rPr>
          <w:rFonts w:ascii="Times New Roman" w:hAnsi="Times New Roman" w:cs="Times New Roman"/>
          <w:sz w:val="24"/>
          <w:szCs w:val="24"/>
        </w:rPr>
      </w:pPr>
    </w:p>
    <w:p w14:paraId="7A3AF902" w14:textId="0DE60BC8" w:rsidR="00645F3B" w:rsidRDefault="00645F3B" w:rsidP="00ED6E2F">
      <w:pPr>
        <w:pStyle w:val="ListParagraph"/>
        <w:spacing w:line="360" w:lineRule="auto"/>
        <w:ind w:hanging="11"/>
        <w:jc w:val="both"/>
        <w:rPr>
          <w:rFonts w:ascii="Times New Roman" w:hAnsi="Times New Roman" w:cs="Times New Roman"/>
          <w:sz w:val="24"/>
          <w:szCs w:val="24"/>
        </w:rPr>
      </w:pPr>
    </w:p>
    <w:p w14:paraId="4D5EBC5D" w14:textId="6A4F31E6" w:rsidR="00645F3B" w:rsidRDefault="00645F3B" w:rsidP="00ED6E2F">
      <w:pPr>
        <w:pStyle w:val="ListParagraph"/>
        <w:spacing w:line="360" w:lineRule="auto"/>
        <w:ind w:hanging="11"/>
        <w:jc w:val="both"/>
        <w:rPr>
          <w:rFonts w:ascii="Times New Roman" w:hAnsi="Times New Roman" w:cs="Times New Roman"/>
          <w:sz w:val="24"/>
          <w:szCs w:val="24"/>
        </w:rPr>
      </w:pPr>
    </w:p>
    <w:p w14:paraId="7B3A3252" w14:textId="5C991182" w:rsidR="00645F3B" w:rsidRDefault="00645F3B" w:rsidP="00ED6E2F">
      <w:pPr>
        <w:pStyle w:val="ListParagraph"/>
        <w:spacing w:line="360" w:lineRule="auto"/>
        <w:ind w:hanging="11"/>
        <w:jc w:val="both"/>
        <w:rPr>
          <w:rFonts w:ascii="Times New Roman" w:hAnsi="Times New Roman" w:cs="Times New Roman"/>
          <w:sz w:val="24"/>
          <w:szCs w:val="24"/>
        </w:rPr>
      </w:pPr>
    </w:p>
    <w:p w14:paraId="4764FCA4" w14:textId="77777777" w:rsidR="00EE4E3C" w:rsidRPr="00487518" w:rsidRDefault="00EE4E3C" w:rsidP="00487518">
      <w:pPr>
        <w:spacing w:line="360" w:lineRule="auto"/>
        <w:jc w:val="both"/>
        <w:rPr>
          <w:rFonts w:ascii="Times New Roman" w:hAnsi="Times New Roman" w:cs="Times New Roman"/>
          <w:sz w:val="24"/>
          <w:szCs w:val="24"/>
        </w:rPr>
      </w:pPr>
    </w:p>
    <w:p w14:paraId="2F179C73" w14:textId="122421D7" w:rsidR="006D2A40" w:rsidRDefault="006D2A40" w:rsidP="00330CD7">
      <w:pPr>
        <w:pStyle w:val="Heading1"/>
      </w:pPr>
      <w:bookmarkStart w:id="11" w:name="_Toc128516270"/>
      <w:r>
        <w:lastRenderedPageBreak/>
        <w:t>BAB II</w:t>
      </w:r>
      <w:bookmarkEnd w:id="11"/>
    </w:p>
    <w:p w14:paraId="45E55D69" w14:textId="2C2453AC" w:rsidR="006D2A40" w:rsidRDefault="00484C81" w:rsidP="006D2A40">
      <w:pPr>
        <w:pStyle w:val="ListParagraph"/>
        <w:spacing w:line="3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KAJIAN</w:t>
      </w:r>
      <w:r w:rsidR="006D2A40">
        <w:rPr>
          <w:rFonts w:ascii="Times New Roman" w:hAnsi="Times New Roman" w:cs="Times New Roman"/>
          <w:b/>
          <w:bCs/>
          <w:sz w:val="28"/>
          <w:szCs w:val="28"/>
        </w:rPr>
        <w:t xml:space="preserve"> PUSTAKA</w:t>
      </w:r>
    </w:p>
    <w:p w14:paraId="3B17AF2E" w14:textId="77777777" w:rsidR="00EE4E3C" w:rsidRPr="00EE4E3C" w:rsidRDefault="00EE4E3C" w:rsidP="00EE4E3C">
      <w:pPr>
        <w:pStyle w:val="Heading2"/>
        <w:numPr>
          <w:ilvl w:val="0"/>
          <w:numId w:val="0"/>
        </w:numPr>
        <w:ind w:left="720"/>
      </w:pPr>
    </w:p>
    <w:p w14:paraId="10E3930D" w14:textId="058D21E2" w:rsidR="00B12FA4" w:rsidRDefault="00B12FA4" w:rsidP="00B12FA4"/>
    <w:p w14:paraId="12598B82" w14:textId="1049BABE" w:rsidR="00B12FA4" w:rsidRDefault="00B12FA4" w:rsidP="00B12FA4"/>
    <w:p w14:paraId="778DCD8F" w14:textId="1613CC2E" w:rsidR="00B12FA4" w:rsidRDefault="00B12FA4" w:rsidP="00B12FA4"/>
    <w:p w14:paraId="108CC37A" w14:textId="0333CCBB" w:rsidR="00B12FA4" w:rsidRDefault="00B12FA4" w:rsidP="00B12FA4"/>
    <w:p w14:paraId="7541D841" w14:textId="7A1229E7" w:rsidR="00B12FA4" w:rsidRDefault="00B12FA4" w:rsidP="00B12FA4"/>
    <w:p w14:paraId="25DE703E" w14:textId="6184AE99" w:rsidR="00B12FA4" w:rsidRDefault="00B12FA4" w:rsidP="00B12FA4"/>
    <w:p w14:paraId="3A2B06A3" w14:textId="1FAA7A00" w:rsidR="00B12FA4" w:rsidRDefault="00B12FA4" w:rsidP="00B12FA4"/>
    <w:p w14:paraId="6A172338" w14:textId="14AF17A7" w:rsidR="00B12FA4" w:rsidRDefault="00B12FA4" w:rsidP="00B12FA4"/>
    <w:p w14:paraId="1C2B2242" w14:textId="20C35DC5" w:rsidR="00B12FA4" w:rsidRDefault="00B12FA4" w:rsidP="00B12FA4"/>
    <w:p w14:paraId="01F0FFB9" w14:textId="158F15AE" w:rsidR="00B12FA4" w:rsidRDefault="00B12FA4" w:rsidP="00B12FA4"/>
    <w:p w14:paraId="2D3F73E7" w14:textId="47A7FA88" w:rsidR="00B12FA4" w:rsidRDefault="00B12FA4" w:rsidP="00B12FA4"/>
    <w:p w14:paraId="12430B00" w14:textId="3109BF71" w:rsidR="00090B5F" w:rsidRDefault="00090B5F" w:rsidP="00B12FA4"/>
    <w:p w14:paraId="5E020D9E" w14:textId="06FFA524" w:rsidR="00090B5F" w:rsidRDefault="00090B5F" w:rsidP="00B12FA4"/>
    <w:p w14:paraId="186EFEC4" w14:textId="3CEC3E40" w:rsidR="00090B5F" w:rsidRDefault="00090B5F" w:rsidP="00B12FA4"/>
    <w:p w14:paraId="4E1CF85D" w14:textId="71CE5A7E" w:rsidR="00090B5F" w:rsidRDefault="00090B5F" w:rsidP="00B12FA4"/>
    <w:p w14:paraId="147296C0" w14:textId="691B06FC" w:rsidR="00090B5F" w:rsidRDefault="00090B5F" w:rsidP="00B12FA4"/>
    <w:p w14:paraId="4CE7D474" w14:textId="43447538" w:rsidR="00090B5F" w:rsidRDefault="00090B5F" w:rsidP="00B12FA4"/>
    <w:p w14:paraId="3451BAEA" w14:textId="44E1D3F6" w:rsidR="00090B5F" w:rsidRDefault="00090B5F" w:rsidP="00B12FA4"/>
    <w:p w14:paraId="268D590A" w14:textId="46A6DCA5" w:rsidR="00090B5F" w:rsidRDefault="00090B5F" w:rsidP="00B12FA4"/>
    <w:p w14:paraId="0A6B7E83" w14:textId="7FE1A70E" w:rsidR="00090B5F" w:rsidRDefault="00090B5F" w:rsidP="00B12FA4"/>
    <w:p w14:paraId="0ED2CBB6" w14:textId="2DB2B8E7" w:rsidR="00090B5F" w:rsidRDefault="00090B5F" w:rsidP="00B12FA4"/>
    <w:p w14:paraId="3C6C3F0C" w14:textId="18067D2D" w:rsidR="00090B5F" w:rsidRDefault="00090B5F" w:rsidP="00B12FA4"/>
    <w:p w14:paraId="4BFCDEDE" w14:textId="4F1444AC" w:rsidR="00090B5F" w:rsidRDefault="00090B5F" w:rsidP="00B12FA4"/>
    <w:p w14:paraId="579B47E2" w14:textId="2703B7A4" w:rsidR="00090B5F" w:rsidRDefault="00090B5F" w:rsidP="00B12FA4"/>
    <w:p w14:paraId="38D945AA" w14:textId="0A169C49" w:rsidR="00090B5F" w:rsidRDefault="00090B5F" w:rsidP="00B12FA4"/>
    <w:p w14:paraId="20765E89" w14:textId="77777777" w:rsidR="00090B5F" w:rsidRPr="00B12FA4" w:rsidRDefault="00090B5F" w:rsidP="00B12FA4"/>
    <w:p w14:paraId="76972019" w14:textId="5E089C9F" w:rsidR="002010F8" w:rsidRDefault="002010F8" w:rsidP="006B7B7E">
      <w:pPr>
        <w:pStyle w:val="Heading1"/>
      </w:pPr>
      <w:bookmarkStart w:id="12" w:name="_Toc128516271"/>
      <w:r>
        <w:lastRenderedPageBreak/>
        <w:t>BAB III</w:t>
      </w:r>
      <w:bookmarkEnd w:id="12"/>
    </w:p>
    <w:p w14:paraId="5FF2475D" w14:textId="3DA2E4B8" w:rsidR="002010F8" w:rsidRPr="002010F8" w:rsidRDefault="00484C81" w:rsidP="002010F8">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METODOLOGI</w:t>
      </w:r>
    </w:p>
    <w:p w14:paraId="0151ABFD"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690E34EE"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75F05BB0"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4366BFBD"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5C186102"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13148368"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06A2D785"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25452C23"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7CA9BDD1" w14:textId="78156237" w:rsidR="00FF4D19" w:rsidRDefault="00FF4D19" w:rsidP="001F7295">
      <w:pPr>
        <w:spacing w:line="360" w:lineRule="auto"/>
        <w:rPr>
          <w:rFonts w:ascii="Times New Roman" w:hAnsi="Times New Roman" w:cs="Times New Roman"/>
          <w:b/>
          <w:bCs/>
          <w:sz w:val="24"/>
          <w:szCs w:val="24"/>
          <w:lang w:val="en-US"/>
        </w:rPr>
      </w:pPr>
    </w:p>
    <w:p w14:paraId="6765DDE0" w14:textId="37BA65D2" w:rsidR="00090B5F" w:rsidRDefault="00090B5F" w:rsidP="001F7295">
      <w:pPr>
        <w:spacing w:line="360" w:lineRule="auto"/>
        <w:rPr>
          <w:rFonts w:ascii="Times New Roman" w:hAnsi="Times New Roman" w:cs="Times New Roman"/>
          <w:b/>
          <w:bCs/>
          <w:sz w:val="24"/>
          <w:szCs w:val="24"/>
          <w:lang w:val="en-US"/>
        </w:rPr>
      </w:pPr>
    </w:p>
    <w:p w14:paraId="04E0F652" w14:textId="253D8093" w:rsidR="00090B5F" w:rsidRDefault="00090B5F" w:rsidP="001F7295">
      <w:pPr>
        <w:spacing w:line="360" w:lineRule="auto"/>
        <w:rPr>
          <w:rFonts w:ascii="Times New Roman" w:hAnsi="Times New Roman" w:cs="Times New Roman"/>
          <w:b/>
          <w:bCs/>
          <w:sz w:val="24"/>
          <w:szCs w:val="24"/>
          <w:lang w:val="en-US"/>
        </w:rPr>
      </w:pPr>
    </w:p>
    <w:p w14:paraId="437A478B" w14:textId="66641C43" w:rsidR="00090B5F" w:rsidRDefault="00090B5F" w:rsidP="001F7295">
      <w:pPr>
        <w:spacing w:line="360" w:lineRule="auto"/>
        <w:rPr>
          <w:rFonts w:ascii="Times New Roman" w:hAnsi="Times New Roman" w:cs="Times New Roman"/>
          <w:b/>
          <w:bCs/>
          <w:sz w:val="24"/>
          <w:szCs w:val="24"/>
          <w:lang w:val="en-US"/>
        </w:rPr>
      </w:pPr>
    </w:p>
    <w:p w14:paraId="299D14C0" w14:textId="21FB98DF" w:rsidR="00090B5F" w:rsidRDefault="00090B5F" w:rsidP="001F7295">
      <w:pPr>
        <w:spacing w:line="360" w:lineRule="auto"/>
        <w:rPr>
          <w:rFonts w:ascii="Times New Roman" w:hAnsi="Times New Roman" w:cs="Times New Roman"/>
          <w:b/>
          <w:bCs/>
          <w:sz w:val="24"/>
          <w:szCs w:val="24"/>
          <w:lang w:val="en-US"/>
        </w:rPr>
      </w:pPr>
    </w:p>
    <w:p w14:paraId="4C2457C3" w14:textId="138CE77E" w:rsidR="00090B5F" w:rsidRDefault="00090B5F" w:rsidP="001F7295">
      <w:pPr>
        <w:spacing w:line="360" w:lineRule="auto"/>
        <w:rPr>
          <w:rFonts w:ascii="Times New Roman" w:hAnsi="Times New Roman" w:cs="Times New Roman"/>
          <w:b/>
          <w:bCs/>
          <w:sz w:val="24"/>
          <w:szCs w:val="24"/>
          <w:lang w:val="en-US"/>
        </w:rPr>
      </w:pPr>
    </w:p>
    <w:p w14:paraId="1F998306" w14:textId="0F26545B" w:rsidR="00090B5F" w:rsidRDefault="00090B5F" w:rsidP="001F7295">
      <w:pPr>
        <w:spacing w:line="360" w:lineRule="auto"/>
        <w:rPr>
          <w:rFonts w:ascii="Times New Roman" w:hAnsi="Times New Roman" w:cs="Times New Roman"/>
          <w:b/>
          <w:bCs/>
          <w:sz w:val="24"/>
          <w:szCs w:val="24"/>
          <w:lang w:val="en-US"/>
        </w:rPr>
      </w:pPr>
    </w:p>
    <w:p w14:paraId="4C7EE39A" w14:textId="095F70D0" w:rsidR="00090B5F" w:rsidRDefault="00090B5F" w:rsidP="001F7295">
      <w:pPr>
        <w:spacing w:line="360" w:lineRule="auto"/>
        <w:rPr>
          <w:rFonts w:ascii="Times New Roman" w:hAnsi="Times New Roman" w:cs="Times New Roman"/>
          <w:b/>
          <w:bCs/>
          <w:sz w:val="24"/>
          <w:szCs w:val="24"/>
          <w:lang w:val="en-US"/>
        </w:rPr>
      </w:pPr>
    </w:p>
    <w:p w14:paraId="2D77A332" w14:textId="75B11D56" w:rsidR="00090B5F" w:rsidRDefault="00090B5F" w:rsidP="001F7295">
      <w:pPr>
        <w:spacing w:line="360" w:lineRule="auto"/>
        <w:rPr>
          <w:rFonts w:ascii="Times New Roman" w:hAnsi="Times New Roman" w:cs="Times New Roman"/>
          <w:b/>
          <w:bCs/>
          <w:sz w:val="24"/>
          <w:szCs w:val="24"/>
          <w:lang w:val="en-US"/>
        </w:rPr>
      </w:pPr>
    </w:p>
    <w:p w14:paraId="26BF6A20" w14:textId="785BB38A" w:rsidR="00090B5F" w:rsidRDefault="00090B5F" w:rsidP="001F7295">
      <w:pPr>
        <w:spacing w:line="360" w:lineRule="auto"/>
        <w:rPr>
          <w:rFonts w:ascii="Times New Roman" w:hAnsi="Times New Roman" w:cs="Times New Roman"/>
          <w:b/>
          <w:bCs/>
          <w:sz w:val="24"/>
          <w:szCs w:val="24"/>
          <w:lang w:val="en-US"/>
        </w:rPr>
      </w:pPr>
    </w:p>
    <w:p w14:paraId="7103A154" w14:textId="7E383002" w:rsidR="00090B5F" w:rsidRDefault="00090B5F" w:rsidP="001F7295">
      <w:pPr>
        <w:spacing w:line="360" w:lineRule="auto"/>
        <w:rPr>
          <w:rFonts w:ascii="Times New Roman" w:hAnsi="Times New Roman" w:cs="Times New Roman"/>
          <w:b/>
          <w:bCs/>
          <w:sz w:val="24"/>
          <w:szCs w:val="24"/>
          <w:lang w:val="en-US"/>
        </w:rPr>
      </w:pPr>
    </w:p>
    <w:p w14:paraId="4C96BE47" w14:textId="2286E9CB" w:rsidR="00090B5F" w:rsidRDefault="00090B5F" w:rsidP="001F7295">
      <w:pPr>
        <w:spacing w:line="360" w:lineRule="auto"/>
        <w:rPr>
          <w:rFonts w:ascii="Times New Roman" w:hAnsi="Times New Roman" w:cs="Times New Roman"/>
          <w:b/>
          <w:bCs/>
          <w:sz w:val="24"/>
          <w:szCs w:val="24"/>
          <w:lang w:val="en-US"/>
        </w:rPr>
      </w:pPr>
    </w:p>
    <w:p w14:paraId="2CC3C3D9" w14:textId="7DCA07B2" w:rsidR="00090B5F" w:rsidRDefault="00090B5F" w:rsidP="001F7295">
      <w:pPr>
        <w:spacing w:line="360" w:lineRule="auto"/>
        <w:rPr>
          <w:rFonts w:ascii="Times New Roman" w:hAnsi="Times New Roman" w:cs="Times New Roman"/>
          <w:b/>
          <w:bCs/>
          <w:sz w:val="24"/>
          <w:szCs w:val="24"/>
          <w:lang w:val="en-US"/>
        </w:rPr>
      </w:pPr>
    </w:p>
    <w:p w14:paraId="4A963B63" w14:textId="124B5040" w:rsidR="00090B5F" w:rsidRDefault="00090B5F" w:rsidP="001F7295">
      <w:pPr>
        <w:spacing w:line="360" w:lineRule="auto"/>
        <w:rPr>
          <w:rFonts w:ascii="Times New Roman" w:hAnsi="Times New Roman" w:cs="Times New Roman"/>
          <w:b/>
          <w:bCs/>
          <w:sz w:val="24"/>
          <w:szCs w:val="24"/>
          <w:lang w:val="en-US"/>
        </w:rPr>
      </w:pPr>
    </w:p>
    <w:p w14:paraId="6E527330" w14:textId="77777777" w:rsidR="00090B5F" w:rsidRPr="003B076E" w:rsidRDefault="00090B5F" w:rsidP="001F7295">
      <w:pPr>
        <w:spacing w:line="360" w:lineRule="auto"/>
        <w:rPr>
          <w:rFonts w:ascii="Times New Roman" w:hAnsi="Times New Roman" w:cs="Times New Roman"/>
          <w:b/>
          <w:bCs/>
          <w:sz w:val="24"/>
          <w:szCs w:val="24"/>
          <w:lang w:val="en-US"/>
        </w:rPr>
      </w:pPr>
    </w:p>
    <w:p w14:paraId="65E79698" w14:textId="1C7E9873" w:rsidR="005A092A" w:rsidRDefault="00CE35B0" w:rsidP="005A092A">
      <w:pPr>
        <w:pStyle w:val="Heading1"/>
      </w:pPr>
      <w:bookmarkStart w:id="13" w:name="_Toc128516272"/>
      <w:r>
        <w:lastRenderedPageBreak/>
        <w:t>DAFTAR PUSTAKA</w:t>
      </w:r>
      <w:bookmarkEnd w:id="13"/>
    </w:p>
    <w:p w14:paraId="3FAB3B56" w14:textId="77777777" w:rsidR="005A092A" w:rsidRPr="00805AD0" w:rsidRDefault="005A092A" w:rsidP="005A092A">
      <w:pPr>
        <w:rPr>
          <w:lang w:val="en-US"/>
        </w:rPr>
      </w:pPr>
    </w:p>
    <w:p w14:paraId="3E4D403D" w14:textId="42FA9915"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rPr>
        <w:fldChar w:fldCharType="separate"/>
      </w:r>
      <w:r w:rsidRPr="00D51DC0">
        <w:rPr>
          <w:rFonts w:ascii="Times New Roman" w:hAnsi="Times New Roman" w:cs="Times New Roman"/>
          <w:noProof/>
          <w:sz w:val="28"/>
          <w:szCs w:val="24"/>
        </w:rPr>
        <w:t>[1]</w:t>
      </w:r>
      <w:r w:rsidRPr="00D51DC0">
        <w:rPr>
          <w:rFonts w:ascii="Times New Roman" w:hAnsi="Times New Roman" w:cs="Times New Roman"/>
          <w:noProof/>
          <w:sz w:val="28"/>
          <w:szCs w:val="24"/>
        </w:rPr>
        <w:tab/>
      </w:r>
      <w:r w:rsidRPr="00D51DC0">
        <w:rPr>
          <w:rFonts w:ascii="Times New Roman" w:hAnsi="Times New Roman" w:cs="Times New Roman"/>
          <w:noProof/>
          <w:sz w:val="24"/>
        </w:rPr>
        <w:t xml:space="preserve">F. Khan, R. L. Kumar, S. Kadry, Y. Nam, and M. N. Meqdad, “Autonomous vehicles: A study of implementation and security,” </w:t>
      </w:r>
      <w:r w:rsidRPr="00D51DC0">
        <w:rPr>
          <w:rFonts w:ascii="Times New Roman" w:hAnsi="Times New Roman" w:cs="Times New Roman"/>
          <w:i/>
          <w:iCs/>
          <w:noProof/>
          <w:sz w:val="24"/>
        </w:rPr>
        <w:t>Int. J. Electr. Comput. Eng.</w:t>
      </w:r>
      <w:r w:rsidRPr="00D51DC0">
        <w:rPr>
          <w:rFonts w:ascii="Times New Roman" w:hAnsi="Times New Roman" w:cs="Times New Roman"/>
          <w:noProof/>
          <w:sz w:val="24"/>
        </w:rPr>
        <w:t>, vol. 11, no. 4, pp. 3013–3021, 2021, doi: 10.11591/ijece.v11i4.pp3013-3021.</w:t>
      </w:r>
    </w:p>
    <w:p w14:paraId="34A62FC4"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2]</w:t>
      </w:r>
      <w:r w:rsidRPr="00D51DC0">
        <w:rPr>
          <w:rFonts w:ascii="Times New Roman" w:hAnsi="Times New Roman" w:cs="Times New Roman"/>
          <w:noProof/>
          <w:sz w:val="24"/>
        </w:rPr>
        <w:tab/>
        <w:t xml:space="preserve">A. Trivedi, I. Chiari, and Z. Thakkar, “Chatbot generation and integration: A review Related papers Review of int egrat ed applicat ions wit h AIML based chat bot MD. Shahriar Set u AIML Knowledge Base Const ruct ion from Text Corpora Chatbot generation and integration: A review,” </w:t>
      </w:r>
      <w:r w:rsidRPr="00D51DC0">
        <w:rPr>
          <w:rFonts w:ascii="Times New Roman" w:hAnsi="Times New Roman" w:cs="Times New Roman"/>
          <w:i/>
          <w:iCs/>
          <w:noProof/>
          <w:sz w:val="24"/>
        </w:rPr>
        <w:t>Int. J. Adv. Res.</w:t>
      </w:r>
      <w:r w:rsidRPr="00D51DC0">
        <w:rPr>
          <w:rFonts w:ascii="Times New Roman" w:hAnsi="Times New Roman" w:cs="Times New Roman"/>
          <w:noProof/>
          <w:sz w:val="24"/>
        </w:rPr>
        <w:t>, 2019, [Online]. Available: www.IJARIIT.com</w:t>
      </w:r>
    </w:p>
    <w:p w14:paraId="6683303E"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3]</w:t>
      </w:r>
      <w:r w:rsidRPr="00D51DC0">
        <w:rPr>
          <w:rFonts w:ascii="Times New Roman" w:hAnsi="Times New Roman" w:cs="Times New Roman"/>
          <w:noProof/>
          <w:sz w:val="24"/>
        </w:rPr>
        <w:tab/>
        <w:t xml:space="preserve">B. Luo, R. Y. K. Lau, C. Li, and Y. W. Si, “A critical review of state-of-the-art chatbot designs and applications,” </w:t>
      </w:r>
      <w:r w:rsidRPr="00D51DC0">
        <w:rPr>
          <w:rFonts w:ascii="Times New Roman" w:hAnsi="Times New Roman" w:cs="Times New Roman"/>
          <w:i/>
          <w:iCs/>
          <w:noProof/>
          <w:sz w:val="24"/>
        </w:rPr>
        <w:t>Wiley Interdiscip. Rev. Data Min. Knowl. Discov.</w:t>
      </w:r>
      <w:r w:rsidRPr="00D51DC0">
        <w:rPr>
          <w:rFonts w:ascii="Times New Roman" w:hAnsi="Times New Roman" w:cs="Times New Roman"/>
          <w:noProof/>
          <w:sz w:val="24"/>
        </w:rPr>
        <w:t>, vol. 12, no. 1, pp. 1–26, 2022, doi: 10.1002/widm.1434.</w:t>
      </w:r>
    </w:p>
    <w:p w14:paraId="51DEA3A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4]</w:t>
      </w:r>
      <w:r w:rsidRPr="00D51DC0">
        <w:rPr>
          <w:rFonts w:ascii="Times New Roman" w:hAnsi="Times New Roman" w:cs="Times New Roman"/>
          <w:noProof/>
          <w:sz w:val="24"/>
        </w:rPr>
        <w:tab/>
        <w:t xml:space="preserve">S. Salvi and S. Shetty, “AI based Solar Powered Railway Track Crack Detection and Notification System with Chatbot Support,” </w:t>
      </w:r>
      <w:r w:rsidRPr="00D51DC0">
        <w:rPr>
          <w:rFonts w:ascii="Times New Roman" w:hAnsi="Times New Roman" w:cs="Times New Roman"/>
          <w:i/>
          <w:iCs/>
          <w:noProof/>
          <w:sz w:val="24"/>
        </w:rPr>
        <w:t>Proc. 3rd Int. Conf. I-SMAC IoT Soc. Mobile, Anal. Cloud, I-SMAC 2019</w:t>
      </w:r>
      <w:r w:rsidRPr="00D51DC0">
        <w:rPr>
          <w:rFonts w:ascii="Times New Roman" w:hAnsi="Times New Roman" w:cs="Times New Roman"/>
          <w:noProof/>
          <w:sz w:val="24"/>
        </w:rPr>
        <w:t>, pp. 565–571, 2019, doi: 10.1109/I-SMAC47947.2019.9032670.</w:t>
      </w:r>
    </w:p>
    <w:p w14:paraId="6538EB13"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5]</w:t>
      </w:r>
      <w:r w:rsidRPr="00D51DC0">
        <w:rPr>
          <w:rFonts w:ascii="Times New Roman" w:hAnsi="Times New Roman" w:cs="Times New Roman"/>
          <w:noProof/>
          <w:sz w:val="24"/>
        </w:rPr>
        <w:tab/>
        <w:t xml:space="preserve">D. A. Robb </w:t>
      </w:r>
      <w:r w:rsidRPr="00D51DC0">
        <w:rPr>
          <w:rFonts w:ascii="Times New Roman" w:hAnsi="Times New Roman" w:cs="Times New Roman"/>
          <w:i/>
          <w:iCs/>
          <w:noProof/>
          <w:sz w:val="24"/>
        </w:rPr>
        <w:t>et al.</w:t>
      </w:r>
      <w:r w:rsidRPr="00D51DC0">
        <w:rPr>
          <w:rFonts w:ascii="Times New Roman" w:hAnsi="Times New Roman" w:cs="Times New Roman"/>
          <w:noProof/>
          <w:sz w:val="24"/>
        </w:rPr>
        <w:t xml:space="preserve">, “A Natural Language Interface with Relayed Acoustic Communications for Improved Command and Control of AUVs,” </w:t>
      </w:r>
      <w:r w:rsidRPr="00D51DC0">
        <w:rPr>
          <w:rFonts w:ascii="Times New Roman" w:hAnsi="Times New Roman" w:cs="Times New Roman"/>
          <w:i/>
          <w:iCs/>
          <w:noProof/>
          <w:sz w:val="24"/>
        </w:rPr>
        <w:t>AUV 2018 - 2018 IEEE/OES Auton. Underw. Veh. Work. Proc.</w:t>
      </w:r>
      <w:r w:rsidRPr="00D51DC0">
        <w:rPr>
          <w:rFonts w:ascii="Times New Roman" w:hAnsi="Times New Roman" w:cs="Times New Roman"/>
          <w:noProof/>
          <w:sz w:val="24"/>
        </w:rPr>
        <w:t>, pp. 1–6, 2018, doi: 10.1109/AUV.2018.8729778.</w:t>
      </w:r>
    </w:p>
    <w:p w14:paraId="539F149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6]</w:t>
      </w:r>
      <w:r w:rsidRPr="00D51DC0">
        <w:rPr>
          <w:rFonts w:ascii="Times New Roman" w:hAnsi="Times New Roman" w:cs="Times New Roman"/>
          <w:noProof/>
          <w:sz w:val="24"/>
        </w:rPr>
        <w:tab/>
        <w:t xml:space="preserve">I. Samuel, F. A. Ogunkeye, A. Olajube, and A. Awelewa, “Development of a Voice Chatbot for Payment Using Amazon Lex Service with Eyowo as the Payment Platform,” </w:t>
      </w:r>
      <w:r w:rsidRPr="00D51DC0">
        <w:rPr>
          <w:rFonts w:ascii="Times New Roman" w:hAnsi="Times New Roman" w:cs="Times New Roman"/>
          <w:i/>
          <w:iCs/>
          <w:noProof/>
          <w:sz w:val="24"/>
        </w:rPr>
        <w:t>2020 Int. Conf. Decis. Aid Sci. Appl. DASA 2020</w:t>
      </w:r>
      <w:r w:rsidRPr="00D51DC0">
        <w:rPr>
          <w:rFonts w:ascii="Times New Roman" w:hAnsi="Times New Roman" w:cs="Times New Roman"/>
          <w:noProof/>
          <w:sz w:val="24"/>
        </w:rPr>
        <w:t>, pp. 104–108, 2020, doi: 10.1109/DASA51403.2020.9317214.</w:t>
      </w:r>
    </w:p>
    <w:p w14:paraId="18E5B2C9"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7]</w:t>
      </w:r>
      <w:r w:rsidRPr="00D51DC0">
        <w:rPr>
          <w:rFonts w:ascii="Times New Roman" w:hAnsi="Times New Roman" w:cs="Times New Roman"/>
          <w:noProof/>
          <w:sz w:val="24"/>
        </w:rPr>
        <w:tab/>
        <w:t xml:space="preserve">N. Sripriya, S. Poornima, S. Mohanavalli, R. Pooja Bhaiya, and V. Nikita, “Speech-Based Virtual Travel Assistant for Visually Impaired,” </w:t>
      </w:r>
      <w:r w:rsidRPr="00D51DC0">
        <w:rPr>
          <w:rFonts w:ascii="Times New Roman" w:hAnsi="Times New Roman" w:cs="Times New Roman"/>
          <w:i/>
          <w:iCs/>
          <w:noProof/>
          <w:sz w:val="24"/>
        </w:rPr>
        <w:t>4th Int. Conf. Comput. Commun. Signal Process. ICCCSP 2020</w:t>
      </w:r>
      <w:r w:rsidRPr="00D51DC0">
        <w:rPr>
          <w:rFonts w:ascii="Times New Roman" w:hAnsi="Times New Roman" w:cs="Times New Roman"/>
          <w:noProof/>
          <w:sz w:val="24"/>
        </w:rPr>
        <w:t xml:space="preserve">, 2020, doi: </w:t>
      </w:r>
      <w:r w:rsidRPr="00D51DC0">
        <w:rPr>
          <w:rFonts w:ascii="Times New Roman" w:hAnsi="Times New Roman" w:cs="Times New Roman"/>
          <w:noProof/>
          <w:sz w:val="24"/>
        </w:rPr>
        <w:lastRenderedPageBreak/>
        <w:t>10.1109/ICCCSP49186.2020.9315217.</w:t>
      </w:r>
    </w:p>
    <w:p w14:paraId="3F0878E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8]</w:t>
      </w:r>
      <w:r w:rsidRPr="00D51DC0">
        <w:rPr>
          <w:rFonts w:ascii="Times New Roman" w:hAnsi="Times New Roman" w:cs="Times New Roman"/>
          <w:noProof/>
          <w:sz w:val="24"/>
        </w:rPr>
        <w:tab/>
        <w:t xml:space="preserve">T. Parthornratt, D. Kitsawat, P. Putthapipat, and P. Koronjaruwat, “A Smart Home Automation Via Facebook Chatbot and Raspberry Pi,” </w:t>
      </w:r>
      <w:r w:rsidRPr="00D51DC0">
        <w:rPr>
          <w:rFonts w:ascii="Times New Roman" w:hAnsi="Times New Roman" w:cs="Times New Roman"/>
          <w:i/>
          <w:iCs/>
          <w:noProof/>
          <w:sz w:val="24"/>
        </w:rPr>
        <w:t>2018 2nd Int. Conf. Eng. Innov. ICEI 2018</w:t>
      </w:r>
      <w:r w:rsidRPr="00D51DC0">
        <w:rPr>
          <w:rFonts w:ascii="Times New Roman" w:hAnsi="Times New Roman" w:cs="Times New Roman"/>
          <w:noProof/>
          <w:sz w:val="24"/>
        </w:rPr>
        <w:t>, no. 1, pp. 52–56, 2018, doi: 10.1109/ICEI18.2018.8448761.</w:t>
      </w:r>
    </w:p>
    <w:p w14:paraId="4312EC04"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9]</w:t>
      </w:r>
      <w:r w:rsidRPr="00D51DC0">
        <w:rPr>
          <w:rFonts w:ascii="Times New Roman" w:hAnsi="Times New Roman" w:cs="Times New Roman"/>
          <w:noProof/>
          <w:sz w:val="24"/>
        </w:rPr>
        <w:tab/>
        <w:t xml:space="preserve">M. U. H. Al Rasyid, S. Sukaridhoto, M. I. Dzulqornain, and A. Rifa’i, “Integration of IoT and chatbot for aquaculture with natural language processing,” </w:t>
      </w:r>
      <w:r w:rsidRPr="00D51DC0">
        <w:rPr>
          <w:rFonts w:ascii="Times New Roman" w:hAnsi="Times New Roman" w:cs="Times New Roman"/>
          <w:i/>
          <w:iCs/>
          <w:noProof/>
          <w:sz w:val="24"/>
        </w:rPr>
        <w:t>Telkomnika (Telecommunication Comput. Electron. Control.</w:t>
      </w:r>
      <w:r w:rsidRPr="00D51DC0">
        <w:rPr>
          <w:rFonts w:ascii="Times New Roman" w:hAnsi="Times New Roman" w:cs="Times New Roman"/>
          <w:noProof/>
          <w:sz w:val="24"/>
        </w:rPr>
        <w:t>, vol. 18, no. 2, pp. 640–648, 2020, doi: 10.12928/TELKOMNIKA.V18I2.14788.</w:t>
      </w:r>
    </w:p>
    <w:p w14:paraId="47F534D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0]</w:t>
      </w:r>
      <w:r w:rsidRPr="00D51DC0">
        <w:rPr>
          <w:rFonts w:ascii="Times New Roman" w:hAnsi="Times New Roman" w:cs="Times New Roman"/>
          <w:noProof/>
          <w:sz w:val="24"/>
        </w:rPr>
        <w:tab/>
        <w:t xml:space="preserve">L. Indahsari, K. Kusnadi, and T. E. Putri, “Rancang Bangun LINE Chatbot Informasi dan Edukasi Kesehatan Mental Menggunakan Algoritma Jaro Winkler,” </w:t>
      </w:r>
      <w:r w:rsidRPr="00D51DC0">
        <w:rPr>
          <w:rFonts w:ascii="Times New Roman" w:hAnsi="Times New Roman" w:cs="Times New Roman"/>
          <w:i/>
          <w:iCs/>
          <w:noProof/>
          <w:sz w:val="24"/>
        </w:rPr>
        <w:t>J. Eksplora Inform.</w:t>
      </w:r>
      <w:r w:rsidRPr="00D51DC0">
        <w:rPr>
          <w:rFonts w:ascii="Times New Roman" w:hAnsi="Times New Roman" w:cs="Times New Roman"/>
          <w:noProof/>
          <w:sz w:val="24"/>
        </w:rPr>
        <w:t>, vol. 10, no. 2, pp. 68–79, 2021, doi: 10.30864/eksplora.v10i2.428.</w:t>
      </w:r>
    </w:p>
    <w:p w14:paraId="24F8D85A"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1]</w:t>
      </w:r>
      <w:r w:rsidRPr="00D51DC0">
        <w:rPr>
          <w:rFonts w:ascii="Times New Roman" w:hAnsi="Times New Roman" w:cs="Times New Roman"/>
          <w:noProof/>
          <w:sz w:val="24"/>
        </w:rPr>
        <w:tab/>
        <w:t xml:space="preserve">A. B. Rakib, E. A. Rumky, A. J. Ashraf, M. M. Hillas, and M. A. Rahman, “Mental Healthcare Chatbot Using Sequence-to-Sequence Learning and BiLSTM,” </w:t>
      </w:r>
      <w:r w:rsidRPr="00D51DC0">
        <w:rPr>
          <w:rFonts w:ascii="Times New Roman" w:hAnsi="Times New Roman" w:cs="Times New Roman"/>
          <w:i/>
          <w:iCs/>
          <w:noProof/>
          <w:sz w:val="24"/>
        </w:rPr>
        <w:t>Lect. Notes Comput. Sci. (including Subser. Lect. Notes Artif. Intell. Lect. Notes Bioinformatics)</w:t>
      </w:r>
      <w:r w:rsidRPr="00D51DC0">
        <w:rPr>
          <w:rFonts w:ascii="Times New Roman" w:hAnsi="Times New Roman" w:cs="Times New Roman"/>
          <w:noProof/>
          <w:sz w:val="24"/>
        </w:rPr>
        <w:t>, vol. 12960 LNAI, no. June, pp. 378–387, 2021, doi: 10.1007/978-3-030-86993-9_34.</w:t>
      </w:r>
    </w:p>
    <w:p w14:paraId="7990A9AB"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2]</w:t>
      </w:r>
      <w:r w:rsidRPr="00D51DC0">
        <w:rPr>
          <w:rFonts w:ascii="Times New Roman" w:hAnsi="Times New Roman" w:cs="Times New Roman"/>
          <w:noProof/>
          <w:sz w:val="24"/>
        </w:rPr>
        <w:tab/>
        <w:t xml:space="preserve">D. S. Hormansyah, F. Rahutomo, and I. Aulia, “Penerapan Metode TF-IDF dan N-Gram pada Pengembangan Aplikasi Chatbot Berbasis LINE untuk Layanan Publik Kesehatan di Kota Malang,” </w:t>
      </w:r>
      <w:r w:rsidRPr="00D51DC0">
        <w:rPr>
          <w:rFonts w:ascii="Times New Roman" w:hAnsi="Times New Roman" w:cs="Times New Roman"/>
          <w:i/>
          <w:iCs/>
          <w:noProof/>
          <w:sz w:val="24"/>
        </w:rPr>
        <w:t>Jurnal Informatika Polinema</w:t>
      </w:r>
      <w:r w:rsidRPr="00D51DC0">
        <w:rPr>
          <w:rFonts w:ascii="Times New Roman" w:hAnsi="Times New Roman" w:cs="Times New Roman"/>
          <w:noProof/>
          <w:sz w:val="24"/>
        </w:rPr>
        <w:t>, vol. 5, no. 1. p. 7, 2018. [Online]. Available: http://jip.polinema.ac.id/ojs3/index.php/jip/article/view/233</w:t>
      </w:r>
    </w:p>
    <w:p w14:paraId="3DC9EF12"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3]</w:t>
      </w:r>
      <w:r w:rsidRPr="00D51DC0">
        <w:rPr>
          <w:rFonts w:ascii="Times New Roman" w:hAnsi="Times New Roman" w:cs="Times New Roman"/>
          <w:noProof/>
          <w:sz w:val="24"/>
        </w:rPr>
        <w:tab/>
        <w:t xml:space="preserve">S. Valtolina and L. Hu, “Charlie: A chatbot to improve the elderly quality of life and to make them more active to fight their sense of loneliness,” </w:t>
      </w:r>
      <w:r w:rsidRPr="00D51DC0">
        <w:rPr>
          <w:rFonts w:ascii="Times New Roman" w:hAnsi="Times New Roman" w:cs="Times New Roman"/>
          <w:i/>
          <w:iCs/>
          <w:noProof/>
          <w:sz w:val="24"/>
        </w:rPr>
        <w:t>ACM Int. Conf. Proceeding Ser.</w:t>
      </w:r>
      <w:r w:rsidRPr="00D51DC0">
        <w:rPr>
          <w:rFonts w:ascii="Times New Roman" w:hAnsi="Times New Roman" w:cs="Times New Roman"/>
          <w:noProof/>
          <w:sz w:val="24"/>
        </w:rPr>
        <w:t>, 2021, doi: 10.1145/3464385.3464726.</w:t>
      </w:r>
    </w:p>
    <w:p w14:paraId="06E55963"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4]</w:t>
      </w:r>
      <w:r w:rsidRPr="00D51DC0">
        <w:rPr>
          <w:rFonts w:ascii="Times New Roman" w:hAnsi="Times New Roman" w:cs="Times New Roman"/>
          <w:noProof/>
          <w:sz w:val="24"/>
        </w:rPr>
        <w:tab/>
        <w:t xml:space="preserve">S. Chakraborty </w:t>
      </w:r>
      <w:r w:rsidRPr="00D51DC0">
        <w:rPr>
          <w:rFonts w:ascii="Times New Roman" w:hAnsi="Times New Roman" w:cs="Times New Roman"/>
          <w:i/>
          <w:iCs/>
          <w:noProof/>
          <w:sz w:val="24"/>
        </w:rPr>
        <w:t>et al.</w:t>
      </w:r>
      <w:r w:rsidRPr="00D51DC0">
        <w:rPr>
          <w:rFonts w:ascii="Times New Roman" w:hAnsi="Times New Roman" w:cs="Times New Roman"/>
          <w:noProof/>
          <w:sz w:val="24"/>
        </w:rPr>
        <w:t xml:space="preserve">, “An AI-Based Medical Chatbot Model for Infectious Disease Prediction,” </w:t>
      </w:r>
      <w:r w:rsidRPr="00D51DC0">
        <w:rPr>
          <w:rFonts w:ascii="Times New Roman" w:hAnsi="Times New Roman" w:cs="Times New Roman"/>
          <w:i/>
          <w:iCs/>
          <w:noProof/>
          <w:sz w:val="24"/>
        </w:rPr>
        <w:t>IEEE Access</w:t>
      </w:r>
      <w:r w:rsidRPr="00D51DC0">
        <w:rPr>
          <w:rFonts w:ascii="Times New Roman" w:hAnsi="Times New Roman" w:cs="Times New Roman"/>
          <w:noProof/>
          <w:sz w:val="24"/>
        </w:rPr>
        <w:t>, vol. 10, no. December, pp. 128469–128483, 2022, doi: 10.1109/ACCESS.2022.3227208.</w:t>
      </w:r>
    </w:p>
    <w:p w14:paraId="27A2E842"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lastRenderedPageBreak/>
        <w:t>[15]</w:t>
      </w:r>
      <w:r w:rsidRPr="00D51DC0">
        <w:rPr>
          <w:rFonts w:ascii="Times New Roman" w:hAnsi="Times New Roman" w:cs="Times New Roman"/>
          <w:noProof/>
          <w:sz w:val="24"/>
        </w:rPr>
        <w:tab/>
        <w:t xml:space="preserve">M. Dharani, J. Jvsl, E. Sucharitha, R. Likitha, and S. Manne, “Interactive Transport Enquiry with AI Chatbot,” </w:t>
      </w:r>
      <w:r w:rsidRPr="00D51DC0">
        <w:rPr>
          <w:rFonts w:ascii="Times New Roman" w:hAnsi="Times New Roman" w:cs="Times New Roman"/>
          <w:i/>
          <w:iCs/>
          <w:noProof/>
          <w:sz w:val="24"/>
        </w:rPr>
        <w:t>Proc. Int. Conf. Intell. Comput. Control Syst. ICICCS 2020</w:t>
      </w:r>
      <w:r w:rsidRPr="00D51DC0">
        <w:rPr>
          <w:rFonts w:ascii="Times New Roman" w:hAnsi="Times New Roman" w:cs="Times New Roman"/>
          <w:noProof/>
          <w:sz w:val="24"/>
        </w:rPr>
        <w:t>, no. Iciccs, pp. 1271–1276, 2020, doi: 10.1109/ICICCS48265.2020.9120905.</w:t>
      </w:r>
    </w:p>
    <w:p w14:paraId="2FB4F5C8"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6]</w:t>
      </w:r>
      <w:r w:rsidRPr="00D51DC0">
        <w:rPr>
          <w:rFonts w:ascii="Times New Roman" w:hAnsi="Times New Roman" w:cs="Times New Roman"/>
          <w:noProof/>
          <w:sz w:val="24"/>
        </w:rPr>
        <w:tab/>
        <w:t xml:space="preserve">A. Zygadło, M. Kozłowski, and A. Janicki, “Text-based emotion recognition in english and Polish for therapeutic chatbot,” </w:t>
      </w:r>
      <w:r w:rsidRPr="00D51DC0">
        <w:rPr>
          <w:rFonts w:ascii="Times New Roman" w:hAnsi="Times New Roman" w:cs="Times New Roman"/>
          <w:i/>
          <w:iCs/>
          <w:noProof/>
          <w:sz w:val="24"/>
        </w:rPr>
        <w:t>Appl. Sci.</w:t>
      </w:r>
      <w:r w:rsidRPr="00D51DC0">
        <w:rPr>
          <w:rFonts w:ascii="Times New Roman" w:hAnsi="Times New Roman" w:cs="Times New Roman"/>
          <w:noProof/>
          <w:sz w:val="24"/>
        </w:rPr>
        <w:t>, vol. 11, no. 21, 2021, doi: 10.3390/app112110146.</w:t>
      </w:r>
    </w:p>
    <w:p w14:paraId="4C45D046"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7]</w:t>
      </w:r>
      <w:r w:rsidRPr="00D51DC0">
        <w:rPr>
          <w:rFonts w:ascii="Times New Roman" w:hAnsi="Times New Roman" w:cs="Times New Roman"/>
          <w:noProof/>
          <w:sz w:val="24"/>
        </w:rPr>
        <w:tab/>
        <w:t xml:space="preserve">E. Amer, A. Hazem, O. Farouk, A. Louca, Y. Mohamed, and M. Ashraf, “A Proposed Chatbot Framework for COVID-19,” </w:t>
      </w:r>
      <w:r w:rsidRPr="00D51DC0">
        <w:rPr>
          <w:rFonts w:ascii="Times New Roman" w:hAnsi="Times New Roman" w:cs="Times New Roman"/>
          <w:i/>
          <w:iCs/>
          <w:noProof/>
          <w:sz w:val="24"/>
        </w:rPr>
        <w:t>2021 Int. Mobile, Intelligent, Ubiquitous Comput. Conf. MIUCC 2021</w:t>
      </w:r>
      <w:r w:rsidRPr="00D51DC0">
        <w:rPr>
          <w:rFonts w:ascii="Times New Roman" w:hAnsi="Times New Roman" w:cs="Times New Roman"/>
          <w:noProof/>
          <w:sz w:val="24"/>
        </w:rPr>
        <w:t>, no. June, pp. 263–268, 2021, doi: 10.1109/MIUCC52538.2021.9447652.</w:t>
      </w:r>
    </w:p>
    <w:p w14:paraId="2D53E65F"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rPr>
      </w:pPr>
      <w:r w:rsidRPr="00D51DC0">
        <w:rPr>
          <w:rFonts w:ascii="Times New Roman" w:hAnsi="Times New Roman" w:cs="Times New Roman"/>
          <w:noProof/>
          <w:sz w:val="24"/>
        </w:rPr>
        <w:t>[18]</w:t>
      </w:r>
      <w:r w:rsidRPr="00D51DC0">
        <w:rPr>
          <w:rFonts w:ascii="Times New Roman" w:hAnsi="Times New Roman" w:cs="Times New Roman"/>
          <w:noProof/>
          <w:sz w:val="24"/>
        </w:rPr>
        <w:tab/>
        <w:t xml:space="preserve">Mohammed Athar Rangila, Soham Khandke, Yash Mohite, and Komal Kamble, “Sentimental Analysis using Bert Algorithm over LSTM,” </w:t>
      </w:r>
      <w:r w:rsidRPr="00D51DC0">
        <w:rPr>
          <w:rFonts w:ascii="Times New Roman" w:hAnsi="Times New Roman" w:cs="Times New Roman"/>
          <w:i/>
          <w:iCs/>
          <w:noProof/>
          <w:sz w:val="24"/>
        </w:rPr>
        <w:t>Int. J. Adv. Res. Sci. Commun. Technol.</w:t>
      </w:r>
      <w:r w:rsidRPr="00D51DC0">
        <w:rPr>
          <w:rFonts w:ascii="Times New Roman" w:hAnsi="Times New Roman" w:cs="Times New Roman"/>
          <w:noProof/>
          <w:sz w:val="24"/>
        </w:rPr>
        <w:t>, vol. 2, no. 1, pp. 455–459, 2022, doi: 10.48175/ijarsct-7300.</w:t>
      </w:r>
    </w:p>
    <w:p w14:paraId="06B9954B" w14:textId="77777777" w:rsidR="00D51DC0" w:rsidRPr="00D51DC0" w:rsidRDefault="00D51DC0" w:rsidP="00D51DC0">
      <w:pPr>
        <w:widowControl w:val="0"/>
        <w:autoSpaceDE w:val="0"/>
        <w:autoSpaceDN w:val="0"/>
        <w:adjustRightInd w:val="0"/>
        <w:spacing w:line="360" w:lineRule="auto"/>
        <w:ind w:left="640" w:hanging="640"/>
        <w:jc w:val="both"/>
        <w:rPr>
          <w:rFonts w:ascii="Times New Roman" w:hAnsi="Times New Roman" w:cs="Times New Roman"/>
          <w:noProof/>
          <w:sz w:val="24"/>
          <w:szCs w:val="21"/>
        </w:rPr>
      </w:pPr>
      <w:r w:rsidRPr="00D51DC0">
        <w:rPr>
          <w:rFonts w:ascii="Times New Roman" w:hAnsi="Times New Roman" w:cs="Times New Roman"/>
          <w:noProof/>
          <w:sz w:val="24"/>
        </w:rPr>
        <w:t>[19]</w:t>
      </w:r>
      <w:r w:rsidRPr="00D51DC0">
        <w:rPr>
          <w:rFonts w:ascii="Times New Roman" w:hAnsi="Times New Roman" w:cs="Times New Roman"/>
          <w:noProof/>
          <w:sz w:val="24"/>
        </w:rPr>
        <w:tab/>
        <w:t xml:space="preserve">J. A. Benítez-Andrades, Á. González-Jiménez, Á. López-Brea, J. Aveleira-Mata, J. M. Alija-Pérez, and M. T. García-Ordás, “Detecting racism and xenophobia using deep learning models on Twitter data: CNN, LSTM and BERT,” </w:t>
      </w:r>
      <w:r w:rsidRPr="00D51DC0">
        <w:rPr>
          <w:rFonts w:ascii="Times New Roman" w:hAnsi="Times New Roman" w:cs="Times New Roman"/>
          <w:i/>
          <w:iCs/>
          <w:noProof/>
          <w:sz w:val="24"/>
        </w:rPr>
        <w:t>PeerJ Comput. Sci.</w:t>
      </w:r>
      <w:r w:rsidRPr="00D51DC0">
        <w:rPr>
          <w:rFonts w:ascii="Times New Roman" w:hAnsi="Times New Roman" w:cs="Times New Roman"/>
          <w:noProof/>
          <w:sz w:val="24"/>
        </w:rPr>
        <w:t>, vol. 8, pp. 1–24, 2022, doi: 10.7717/PEERJ-CS.906.</w:t>
      </w:r>
    </w:p>
    <w:p w14:paraId="288D47B5" w14:textId="1776C89B" w:rsidR="00CE35B0" w:rsidRDefault="00D51DC0" w:rsidP="00CE35B0">
      <w:pPr>
        <w:pStyle w:val="ListParagraph"/>
        <w:spacing w:line="360" w:lineRule="auto"/>
        <w:ind w:left="0"/>
        <w:rPr>
          <w:rFonts w:ascii="Times New Roman" w:hAnsi="Times New Roman" w:cs="Times New Roman"/>
          <w:b/>
          <w:bCs/>
          <w:sz w:val="28"/>
          <w:szCs w:val="28"/>
        </w:rPr>
      </w:pPr>
      <w:r>
        <w:rPr>
          <w:rFonts w:ascii="Times New Roman" w:hAnsi="Times New Roman" w:cs="Times New Roman"/>
          <w:b/>
          <w:bCs/>
          <w:sz w:val="28"/>
          <w:szCs w:val="28"/>
        </w:rPr>
        <w:fldChar w:fldCharType="end"/>
      </w:r>
    </w:p>
    <w:p w14:paraId="3EDD6479" w14:textId="4E6458C9" w:rsidR="00396F7C" w:rsidRDefault="00396F7C" w:rsidP="00CE35B0">
      <w:pPr>
        <w:pStyle w:val="ListParagraph"/>
        <w:spacing w:line="360" w:lineRule="auto"/>
        <w:ind w:left="0"/>
        <w:rPr>
          <w:rFonts w:ascii="Times New Roman" w:hAnsi="Times New Roman" w:cs="Times New Roman"/>
          <w:b/>
          <w:bCs/>
          <w:sz w:val="28"/>
          <w:szCs w:val="28"/>
        </w:rPr>
      </w:pPr>
    </w:p>
    <w:p w14:paraId="7AAF0742" w14:textId="27B672ED" w:rsidR="00396F7C" w:rsidRDefault="00396F7C" w:rsidP="00CE35B0">
      <w:pPr>
        <w:pStyle w:val="ListParagraph"/>
        <w:spacing w:line="360" w:lineRule="auto"/>
        <w:ind w:left="0"/>
        <w:rPr>
          <w:rFonts w:ascii="Times New Roman" w:hAnsi="Times New Roman" w:cs="Times New Roman"/>
          <w:b/>
          <w:bCs/>
          <w:sz w:val="28"/>
          <w:szCs w:val="28"/>
        </w:rPr>
      </w:pPr>
    </w:p>
    <w:p w14:paraId="1D63C2FE" w14:textId="173C5C66" w:rsidR="00396F7C" w:rsidRDefault="00396F7C" w:rsidP="00CE35B0">
      <w:pPr>
        <w:pStyle w:val="ListParagraph"/>
        <w:spacing w:line="360" w:lineRule="auto"/>
        <w:ind w:left="0"/>
        <w:rPr>
          <w:rFonts w:ascii="Times New Roman" w:hAnsi="Times New Roman" w:cs="Times New Roman"/>
          <w:b/>
          <w:bCs/>
          <w:sz w:val="28"/>
          <w:szCs w:val="28"/>
        </w:rPr>
      </w:pPr>
    </w:p>
    <w:p w14:paraId="4F340D1B" w14:textId="48D0EB51" w:rsidR="00090B5F" w:rsidRDefault="00090B5F" w:rsidP="00CE35B0">
      <w:pPr>
        <w:pStyle w:val="ListParagraph"/>
        <w:spacing w:line="360" w:lineRule="auto"/>
        <w:ind w:left="0"/>
        <w:rPr>
          <w:rFonts w:ascii="Times New Roman" w:hAnsi="Times New Roman" w:cs="Times New Roman"/>
          <w:b/>
          <w:bCs/>
          <w:sz w:val="28"/>
          <w:szCs w:val="28"/>
        </w:rPr>
      </w:pPr>
    </w:p>
    <w:p w14:paraId="11E0633C" w14:textId="66694BC9" w:rsidR="00090B5F" w:rsidRDefault="00090B5F" w:rsidP="00CE35B0">
      <w:pPr>
        <w:pStyle w:val="ListParagraph"/>
        <w:spacing w:line="360" w:lineRule="auto"/>
        <w:ind w:left="0"/>
        <w:rPr>
          <w:rFonts w:ascii="Times New Roman" w:hAnsi="Times New Roman" w:cs="Times New Roman"/>
          <w:b/>
          <w:bCs/>
          <w:sz w:val="28"/>
          <w:szCs w:val="28"/>
        </w:rPr>
      </w:pPr>
    </w:p>
    <w:p w14:paraId="708D3B87" w14:textId="58856CC7" w:rsidR="00090B5F" w:rsidRDefault="00090B5F" w:rsidP="00CE35B0">
      <w:pPr>
        <w:pStyle w:val="ListParagraph"/>
        <w:spacing w:line="360" w:lineRule="auto"/>
        <w:ind w:left="0"/>
        <w:rPr>
          <w:rFonts w:ascii="Times New Roman" w:hAnsi="Times New Roman" w:cs="Times New Roman"/>
          <w:b/>
          <w:bCs/>
          <w:sz w:val="28"/>
          <w:szCs w:val="28"/>
        </w:rPr>
      </w:pPr>
    </w:p>
    <w:p w14:paraId="11AAF027" w14:textId="00C9D9F7" w:rsidR="00090B5F" w:rsidRDefault="00090B5F" w:rsidP="00CE35B0">
      <w:pPr>
        <w:pStyle w:val="ListParagraph"/>
        <w:spacing w:line="360" w:lineRule="auto"/>
        <w:ind w:left="0"/>
        <w:rPr>
          <w:rFonts w:ascii="Times New Roman" w:hAnsi="Times New Roman" w:cs="Times New Roman"/>
          <w:b/>
          <w:bCs/>
          <w:sz w:val="28"/>
          <w:szCs w:val="28"/>
        </w:rPr>
      </w:pPr>
    </w:p>
    <w:p w14:paraId="0AE15476" w14:textId="77777777" w:rsidR="00090B5F" w:rsidRDefault="00090B5F" w:rsidP="00CE35B0">
      <w:pPr>
        <w:pStyle w:val="ListParagraph"/>
        <w:spacing w:line="360" w:lineRule="auto"/>
        <w:ind w:left="0"/>
        <w:rPr>
          <w:rFonts w:ascii="Times New Roman" w:hAnsi="Times New Roman" w:cs="Times New Roman"/>
          <w:b/>
          <w:bCs/>
          <w:sz w:val="28"/>
          <w:szCs w:val="28"/>
        </w:rPr>
      </w:pPr>
    </w:p>
    <w:p w14:paraId="58B5C02A" w14:textId="3B49FCFD" w:rsidR="00454655" w:rsidRDefault="00396F7C" w:rsidP="004A30A4">
      <w:pPr>
        <w:pStyle w:val="Heading1"/>
      </w:pPr>
      <w:bookmarkStart w:id="14" w:name="_Toc128516273"/>
      <w:r>
        <w:lastRenderedPageBreak/>
        <w:t>LAMPIRAN</w:t>
      </w:r>
      <w:bookmarkEnd w:id="14"/>
    </w:p>
    <w:p w14:paraId="06B0BC84" w14:textId="77777777" w:rsidR="00E03F26" w:rsidRPr="00516544" w:rsidRDefault="00E03F26" w:rsidP="00516544"/>
    <w:sectPr w:rsidR="00E03F26" w:rsidRPr="00516544" w:rsidSect="003D25BE">
      <w:footerReference w:type="default" r:id="rId10"/>
      <w:type w:val="continuous"/>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B959C" w14:textId="77777777" w:rsidR="008B295C" w:rsidRDefault="008B295C" w:rsidP="00115DEE">
      <w:pPr>
        <w:spacing w:after="0" w:line="240" w:lineRule="auto"/>
      </w:pPr>
      <w:r>
        <w:separator/>
      </w:r>
    </w:p>
  </w:endnote>
  <w:endnote w:type="continuationSeparator" w:id="0">
    <w:p w14:paraId="5303328A" w14:textId="77777777" w:rsidR="008B295C" w:rsidRDefault="008B295C" w:rsidP="00115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203806"/>
      <w:docPartObj>
        <w:docPartGallery w:val="Page Numbers (Bottom of Page)"/>
        <w:docPartUnique/>
      </w:docPartObj>
    </w:sdtPr>
    <w:sdtEndPr>
      <w:rPr>
        <w:rFonts w:asciiTheme="majorBidi" w:hAnsiTheme="majorBidi" w:cstheme="majorBidi"/>
        <w:noProof/>
        <w:sz w:val="24"/>
        <w:szCs w:val="24"/>
      </w:rPr>
    </w:sdtEndPr>
    <w:sdtContent>
      <w:p w14:paraId="6578B704" w14:textId="352976D2" w:rsidR="003D25BE" w:rsidRPr="00082E73" w:rsidRDefault="003D25BE">
        <w:pPr>
          <w:pStyle w:val="Footer"/>
          <w:jc w:val="right"/>
          <w:rPr>
            <w:rFonts w:asciiTheme="majorBidi" w:hAnsiTheme="majorBidi" w:cstheme="majorBidi"/>
            <w:sz w:val="24"/>
            <w:szCs w:val="24"/>
          </w:rPr>
        </w:pPr>
        <w:r w:rsidRPr="00082E73">
          <w:rPr>
            <w:rFonts w:asciiTheme="majorBidi" w:hAnsiTheme="majorBidi" w:cstheme="majorBidi"/>
            <w:sz w:val="24"/>
            <w:szCs w:val="24"/>
          </w:rPr>
          <w:fldChar w:fldCharType="begin"/>
        </w:r>
        <w:r w:rsidRPr="00082E73">
          <w:rPr>
            <w:rFonts w:asciiTheme="majorBidi" w:hAnsiTheme="majorBidi" w:cstheme="majorBidi"/>
            <w:sz w:val="24"/>
            <w:szCs w:val="24"/>
          </w:rPr>
          <w:instrText xml:space="preserve"> PAGE   \* MERGEFORMAT </w:instrText>
        </w:r>
        <w:r w:rsidRPr="00082E73">
          <w:rPr>
            <w:rFonts w:asciiTheme="majorBidi" w:hAnsiTheme="majorBidi" w:cstheme="majorBidi"/>
            <w:sz w:val="24"/>
            <w:szCs w:val="24"/>
          </w:rPr>
          <w:fldChar w:fldCharType="separate"/>
        </w:r>
        <w:r w:rsidRPr="00082E73">
          <w:rPr>
            <w:rFonts w:asciiTheme="majorBidi" w:hAnsiTheme="majorBidi" w:cstheme="majorBidi"/>
            <w:noProof/>
            <w:sz w:val="24"/>
            <w:szCs w:val="24"/>
          </w:rPr>
          <w:t>2</w:t>
        </w:r>
        <w:r w:rsidRPr="00082E73">
          <w:rPr>
            <w:rFonts w:asciiTheme="majorBidi" w:hAnsiTheme="majorBidi" w:cstheme="majorBidi"/>
            <w:noProof/>
            <w:sz w:val="24"/>
            <w:szCs w:val="24"/>
          </w:rPr>
          <w:fldChar w:fldCharType="end"/>
        </w:r>
      </w:p>
    </w:sdtContent>
  </w:sdt>
  <w:p w14:paraId="2CAEFA27" w14:textId="77777777" w:rsidR="003D25BE" w:rsidRDefault="003D25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6082883"/>
      <w:docPartObj>
        <w:docPartGallery w:val="Page Numbers (Bottom of Page)"/>
        <w:docPartUnique/>
      </w:docPartObj>
    </w:sdtPr>
    <w:sdtEndPr>
      <w:rPr>
        <w:rFonts w:asciiTheme="majorBidi" w:hAnsiTheme="majorBidi" w:cstheme="majorBidi"/>
        <w:noProof/>
        <w:sz w:val="24"/>
        <w:szCs w:val="24"/>
      </w:rPr>
    </w:sdtEndPr>
    <w:sdtContent>
      <w:p w14:paraId="64DDA3AF" w14:textId="72A5007A" w:rsidR="003D25BE" w:rsidRPr="00082E73" w:rsidRDefault="003D25BE">
        <w:pPr>
          <w:pStyle w:val="Footer"/>
          <w:jc w:val="right"/>
          <w:rPr>
            <w:rFonts w:asciiTheme="majorBidi" w:hAnsiTheme="majorBidi" w:cstheme="majorBidi"/>
            <w:sz w:val="24"/>
            <w:szCs w:val="24"/>
          </w:rPr>
        </w:pPr>
        <w:r w:rsidRPr="00082E73">
          <w:rPr>
            <w:rFonts w:asciiTheme="majorBidi" w:hAnsiTheme="majorBidi" w:cstheme="majorBidi"/>
            <w:sz w:val="24"/>
            <w:szCs w:val="24"/>
          </w:rPr>
          <w:fldChar w:fldCharType="begin"/>
        </w:r>
        <w:r w:rsidRPr="00082E73">
          <w:rPr>
            <w:rFonts w:asciiTheme="majorBidi" w:hAnsiTheme="majorBidi" w:cstheme="majorBidi"/>
            <w:sz w:val="24"/>
            <w:szCs w:val="24"/>
          </w:rPr>
          <w:instrText xml:space="preserve"> PAGE   \* MERGEFORMAT </w:instrText>
        </w:r>
        <w:r w:rsidRPr="00082E73">
          <w:rPr>
            <w:rFonts w:asciiTheme="majorBidi" w:hAnsiTheme="majorBidi" w:cstheme="majorBidi"/>
            <w:sz w:val="24"/>
            <w:szCs w:val="24"/>
          </w:rPr>
          <w:fldChar w:fldCharType="separate"/>
        </w:r>
        <w:r w:rsidRPr="00082E73">
          <w:rPr>
            <w:rFonts w:asciiTheme="majorBidi" w:hAnsiTheme="majorBidi" w:cstheme="majorBidi"/>
            <w:noProof/>
            <w:sz w:val="24"/>
            <w:szCs w:val="24"/>
          </w:rPr>
          <w:t>2</w:t>
        </w:r>
        <w:r w:rsidRPr="00082E73">
          <w:rPr>
            <w:rFonts w:asciiTheme="majorBidi" w:hAnsiTheme="majorBidi" w:cstheme="majorBidi"/>
            <w:noProof/>
            <w:sz w:val="24"/>
            <w:szCs w:val="24"/>
          </w:rPr>
          <w:fldChar w:fldCharType="end"/>
        </w:r>
      </w:p>
    </w:sdtContent>
  </w:sdt>
  <w:p w14:paraId="4DFC074A" w14:textId="77777777" w:rsidR="003D25BE" w:rsidRDefault="003D2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7E272" w14:textId="77777777" w:rsidR="008B295C" w:rsidRDefault="008B295C" w:rsidP="00115DEE">
      <w:pPr>
        <w:spacing w:after="0" w:line="240" w:lineRule="auto"/>
      </w:pPr>
      <w:r>
        <w:separator/>
      </w:r>
    </w:p>
  </w:footnote>
  <w:footnote w:type="continuationSeparator" w:id="0">
    <w:p w14:paraId="52CDFEDF" w14:textId="77777777" w:rsidR="008B295C" w:rsidRDefault="008B295C" w:rsidP="00115D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7850"/>
    <w:multiLevelType w:val="hybridMultilevel"/>
    <w:tmpl w:val="DAE8928A"/>
    <w:lvl w:ilvl="0" w:tplc="DB3E69CE">
      <w:start w:val="1"/>
      <w:numFmt w:val="decimal"/>
      <w:lvlText w:val="%1."/>
      <w:lvlJc w:val="left"/>
      <w:pPr>
        <w:ind w:left="1778"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2400AAA"/>
    <w:multiLevelType w:val="hybridMultilevel"/>
    <w:tmpl w:val="CF5ECA46"/>
    <w:lvl w:ilvl="0" w:tplc="1B224192">
      <w:start w:val="1"/>
      <w:numFmt w:val="decimal"/>
      <w:pStyle w:val="Heading8"/>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740A6"/>
    <w:multiLevelType w:val="hybridMultilevel"/>
    <w:tmpl w:val="BADE4C5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1B070A8E"/>
    <w:multiLevelType w:val="hybridMultilevel"/>
    <w:tmpl w:val="F2AE9ABC"/>
    <w:lvl w:ilvl="0" w:tplc="8F3C6EE0">
      <w:start w:val="1"/>
      <w:numFmt w:val="decimal"/>
      <w:pStyle w:val="Bab5"/>
      <w:lvlText w:val="5.%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CA82161"/>
    <w:multiLevelType w:val="hybridMultilevel"/>
    <w:tmpl w:val="878226D8"/>
    <w:lvl w:ilvl="0" w:tplc="8146D98E">
      <w:start w:val="1"/>
      <w:numFmt w:val="decimal"/>
      <w:pStyle w:val="subsub22"/>
      <w:lvlText w:val="2.2.%1"/>
      <w:lvlJc w:val="left"/>
      <w:pPr>
        <w:ind w:left="720" w:hanging="360"/>
      </w:pPr>
      <w:rPr>
        <w:rFonts w:asciiTheme="majorBidi" w:hAnsiTheme="majorBidi" w:cstheme="majorBidi" w:hint="default"/>
        <w:b/>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31472"/>
    <w:multiLevelType w:val="hybridMultilevel"/>
    <w:tmpl w:val="0942ABD6"/>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D44605C"/>
    <w:multiLevelType w:val="hybridMultilevel"/>
    <w:tmpl w:val="E1DE88B6"/>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FDF5706"/>
    <w:multiLevelType w:val="hybridMultilevel"/>
    <w:tmpl w:val="8472A4DE"/>
    <w:lvl w:ilvl="0" w:tplc="A3EAF060">
      <w:start w:val="1"/>
      <w:numFmt w:val="decimal"/>
      <w:lvlText w:val="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05F17D8"/>
    <w:multiLevelType w:val="hybridMultilevel"/>
    <w:tmpl w:val="51EE8552"/>
    <w:lvl w:ilvl="0" w:tplc="20967836">
      <w:start w:val="1"/>
      <w:numFmt w:val="decimal"/>
      <w:pStyle w:val="subsubs41"/>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BF54DB"/>
    <w:multiLevelType w:val="hybridMultilevel"/>
    <w:tmpl w:val="2DE4F6B4"/>
    <w:lvl w:ilvl="0" w:tplc="00088A86">
      <w:start w:val="1"/>
      <w:numFmt w:val="decimal"/>
      <w:lvlText w:val="2.2.%1"/>
      <w:lvlJc w:val="left"/>
      <w:pPr>
        <w:ind w:left="2880" w:hanging="360"/>
      </w:pPr>
      <w:rPr>
        <w:rFonts w:hint="default"/>
        <w:b w:val="0"/>
        <w:b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21DA5584"/>
    <w:multiLevelType w:val="hybridMultilevel"/>
    <w:tmpl w:val="CD3AD90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264A3172"/>
    <w:multiLevelType w:val="hybridMultilevel"/>
    <w:tmpl w:val="9790E27A"/>
    <w:lvl w:ilvl="0" w:tplc="08CCF982">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5470ED"/>
    <w:multiLevelType w:val="hybridMultilevel"/>
    <w:tmpl w:val="D204A026"/>
    <w:lvl w:ilvl="0" w:tplc="392C9AA8">
      <w:start w:val="1"/>
      <w:numFmt w:val="decimal"/>
      <w:pStyle w:val="Heading3"/>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B15BC"/>
    <w:multiLevelType w:val="hybridMultilevel"/>
    <w:tmpl w:val="1C7ACED2"/>
    <w:lvl w:ilvl="0" w:tplc="8B06E79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04332"/>
    <w:multiLevelType w:val="hybridMultilevel"/>
    <w:tmpl w:val="1770628E"/>
    <w:lvl w:ilvl="0" w:tplc="307ECA44">
      <w:start w:val="1"/>
      <w:numFmt w:val="decimal"/>
      <w:lvlText w:val="2.5.%1"/>
      <w:lvlJc w:val="left"/>
      <w:pPr>
        <w:ind w:left="2160" w:hanging="360"/>
      </w:pPr>
      <w:rPr>
        <w:rFonts w:hint="default"/>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30FF63F9"/>
    <w:multiLevelType w:val="hybridMultilevel"/>
    <w:tmpl w:val="F0C6A164"/>
    <w:lvl w:ilvl="0" w:tplc="EE20E616">
      <w:start w:val="1"/>
      <w:numFmt w:val="decimal"/>
      <w:pStyle w:val="subsub25"/>
      <w:lvlText w:val="2.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387A45"/>
    <w:multiLevelType w:val="hybridMultilevel"/>
    <w:tmpl w:val="288CC990"/>
    <w:lvl w:ilvl="0" w:tplc="43FA63DC">
      <w:start w:val="1"/>
      <w:numFmt w:val="decimal"/>
      <w:pStyle w:val="subsubs23"/>
      <w:lvlText w:val="2.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A706DC"/>
    <w:multiLevelType w:val="hybridMultilevel"/>
    <w:tmpl w:val="36A6016A"/>
    <w:lvl w:ilvl="0" w:tplc="C2167942">
      <w:start w:val="1"/>
      <w:numFmt w:val="decimal"/>
      <w:pStyle w:val="Heading6"/>
      <w:lvlText w:val="2.3.%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6866959"/>
    <w:multiLevelType w:val="hybridMultilevel"/>
    <w:tmpl w:val="C07E416A"/>
    <w:lvl w:ilvl="0" w:tplc="03D0A936">
      <w:start w:val="1"/>
      <w:numFmt w:val="decimal"/>
      <w:pStyle w:val="subsub33"/>
      <w:lvlText w:val="3.3.%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8809F1"/>
    <w:multiLevelType w:val="hybridMultilevel"/>
    <w:tmpl w:val="569AB628"/>
    <w:lvl w:ilvl="0" w:tplc="C9A2D738">
      <w:start w:val="1"/>
      <w:numFmt w:val="decimal"/>
      <w:pStyle w:val="Heading9"/>
      <w:lvlText w:val="3.3.%1"/>
      <w:lvlJc w:val="left"/>
      <w:pPr>
        <w:ind w:left="1440" w:hanging="360"/>
      </w:pPr>
      <w:rPr>
        <w:rFonts w:hint="default"/>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3BBE1645"/>
    <w:multiLevelType w:val="hybridMultilevel"/>
    <w:tmpl w:val="358A6286"/>
    <w:lvl w:ilvl="0" w:tplc="4CD26468">
      <w:start w:val="1"/>
      <w:numFmt w:val="decimal"/>
      <w:pStyle w:val="Heading2"/>
      <w:lvlText w:val="1.%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B41560"/>
    <w:multiLevelType w:val="hybridMultilevel"/>
    <w:tmpl w:val="1E1A114A"/>
    <w:lvl w:ilvl="0" w:tplc="CA3040AE">
      <w:start w:val="1"/>
      <w:numFmt w:val="decimal"/>
      <w:pStyle w:val="Heading10"/>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E2693A"/>
    <w:multiLevelType w:val="hybridMultilevel"/>
    <w:tmpl w:val="D5C45D92"/>
    <w:lvl w:ilvl="0" w:tplc="32A097B6">
      <w:start w:val="1"/>
      <w:numFmt w:val="decimal"/>
      <w:pStyle w:val="Heading11"/>
      <w:lvlText w:val="4.1.%1"/>
      <w:lvlJc w:val="left"/>
      <w:pPr>
        <w:ind w:left="720" w:hanging="360"/>
      </w:pPr>
      <w:rPr>
        <w:rFonts w:ascii="Times New Roman" w:hAnsi="Times New Roman" w:cs="Times New Roman" w:hint="default"/>
        <w:b w:val="0"/>
        <w:b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46E77BE"/>
    <w:multiLevelType w:val="hybridMultilevel"/>
    <w:tmpl w:val="EDD818D6"/>
    <w:lvl w:ilvl="0" w:tplc="4D5C1B54">
      <w:start w:val="1"/>
      <w:numFmt w:val="decimal"/>
      <w:lvlText w:val="2.3.%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980BD2"/>
    <w:multiLevelType w:val="hybridMultilevel"/>
    <w:tmpl w:val="B48038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193FD7"/>
    <w:multiLevelType w:val="hybridMultilevel"/>
    <w:tmpl w:val="A1BADC36"/>
    <w:lvl w:ilvl="0" w:tplc="A950E95E">
      <w:start w:val="1"/>
      <w:numFmt w:val="decimal"/>
      <w:lvlText w:val="%1."/>
      <w:lvlJc w:val="left"/>
      <w:pPr>
        <w:ind w:left="1429" w:hanging="360"/>
      </w:pPr>
      <w:rPr>
        <w:b w:val="0"/>
        <w:bCs w:val="0"/>
        <w:i w:val="0"/>
        <w:i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D0324B9"/>
    <w:multiLevelType w:val="hybridMultilevel"/>
    <w:tmpl w:val="E6FE229A"/>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51230456"/>
    <w:multiLevelType w:val="hybridMultilevel"/>
    <w:tmpl w:val="193A10CC"/>
    <w:lvl w:ilvl="0" w:tplc="B7360EBE">
      <w:start w:val="1"/>
      <w:numFmt w:val="decimal"/>
      <w:pStyle w:val="subsubs43"/>
      <w:lvlText w:val="4.3.%1"/>
      <w:lvlJc w:val="left"/>
      <w:pPr>
        <w:ind w:left="2138" w:hanging="360"/>
      </w:pPr>
      <w:rPr>
        <w:rFonts w:hint="default"/>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8" w15:restartNumberingAfterBreak="0">
    <w:nsid w:val="5328772E"/>
    <w:multiLevelType w:val="hybridMultilevel"/>
    <w:tmpl w:val="D46E1EE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4627473"/>
    <w:multiLevelType w:val="hybridMultilevel"/>
    <w:tmpl w:val="473A0C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994010"/>
    <w:multiLevelType w:val="hybridMultilevel"/>
    <w:tmpl w:val="B20E5E8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56ED177E"/>
    <w:multiLevelType w:val="hybridMultilevel"/>
    <w:tmpl w:val="782EE68A"/>
    <w:lvl w:ilvl="0" w:tplc="DB3E69C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5DE73A1E"/>
    <w:multiLevelType w:val="hybridMultilevel"/>
    <w:tmpl w:val="98C675CE"/>
    <w:lvl w:ilvl="0" w:tplc="CF5237AC">
      <w:start w:val="1"/>
      <w:numFmt w:val="lowerLetter"/>
      <w:lvlText w:val="%1)"/>
      <w:lvlJc w:val="left"/>
      <w:pPr>
        <w:ind w:left="2880" w:hanging="360"/>
      </w:pPr>
      <w:rPr>
        <w:i w:val="0"/>
        <w:i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64212120"/>
    <w:multiLevelType w:val="hybridMultilevel"/>
    <w:tmpl w:val="89900152"/>
    <w:lvl w:ilvl="0" w:tplc="DDA81C0C">
      <w:start w:val="1"/>
      <w:numFmt w:val="decimal"/>
      <w:pStyle w:val="subsubs42"/>
      <w:lvlText w:val="4.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3C1562"/>
    <w:multiLevelType w:val="hybridMultilevel"/>
    <w:tmpl w:val="2B7CBBE8"/>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15:restartNumberingAfterBreak="0">
    <w:nsid w:val="670B575F"/>
    <w:multiLevelType w:val="hybridMultilevel"/>
    <w:tmpl w:val="ABCE8526"/>
    <w:lvl w:ilvl="0" w:tplc="833C0218">
      <w:start w:val="1"/>
      <w:numFmt w:val="decimal"/>
      <w:pStyle w:val="Heading7"/>
      <w:lvlText w:val="2.5.%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464502"/>
    <w:multiLevelType w:val="hybridMultilevel"/>
    <w:tmpl w:val="3AA40678"/>
    <w:lvl w:ilvl="0" w:tplc="8B06E79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EF7FBC"/>
    <w:multiLevelType w:val="hybridMultilevel"/>
    <w:tmpl w:val="61F68B48"/>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15:restartNumberingAfterBreak="0">
    <w:nsid w:val="6CB53B58"/>
    <w:multiLevelType w:val="hybridMultilevel"/>
    <w:tmpl w:val="AEDE053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9" w15:restartNumberingAfterBreak="0">
    <w:nsid w:val="6D5E09D4"/>
    <w:multiLevelType w:val="hybridMultilevel"/>
    <w:tmpl w:val="3AD456D0"/>
    <w:lvl w:ilvl="0" w:tplc="C6567E90">
      <w:start w:val="1"/>
      <w:numFmt w:val="decimal"/>
      <w:pStyle w:val="subbab22"/>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B27B90"/>
    <w:multiLevelType w:val="hybridMultilevel"/>
    <w:tmpl w:val="8214BFB8"/>
    <w:lvl w:ilvl="0" w:tplc="A6AA669A">
      <w:start w:val="1"/>
      <w:numFmt w:val="decimal"/>
      <w:pStyle w:val="subsubbab3"/>
      <w:lvlText w:val="3.3.%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6F5098"/>
    <w:multiLevelType w:val="hybridMultilevel"/>
    <w:tmpl w:val="0B761FA6"/>
    <w:lvl w:ilvl="0" w:tplc="76228988">
      <w:start w:val="1"/>
      <w:numFmt w:val="decimal"/>
      <w:pStyle w:val="subsub23"/>
      <w:lvlText w:val="2.3.%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96580E"/>
    <w:multiLevelType w:val="hybridMultilevel"/>
    <w:tmpl w:val="63F8A332"/>
    <w:lvl w:ilvl="0" w:tplc="3B160AC8">
      <w:start w:val="1"/>
      <w:numFmt w:val="decimal"/>
      <w:pStyle w:val="subsub2"/>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D7785B"/>
    <w:multiLevelType w:val="hybridMultilevel"/>
    <w:tmpl w:val="17BAB8A4"/>
    <w:lvl w:ilvl="0" w:tplc="08447046">
      <w:start w:val="1"/>
      <w:numFmt w:val="decimal"/>
      <w:pStyle w:val="Heading5"/>
      <w:lvlText w:val="2.2.%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31950E7"/>
    <w:multiLevelType w:val="hybridMultilevel"/>
    <w:tmpl w:val="46BE5226"/>
    <w:lvl w:ilvl="0" w:tplc="E4342D4E">
      <w:start w:val="1"/>
      <w:numFmt w:val="decimal"/>
      <w:pStyle w:val="Heading4"/>
      <w:lvlText w:val="2.1.%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433FBA"/>
    <w:multiLevelType w:val="hybridMultilevel"/>
    <w:tmpl w:val="EC06649E"/>
    <w:lvl w:ilvl="0" w:tplc="86166332">
      <w:start w:val="1"/>
      <w:numFmt w:val="decimal"/>
      <w:pStyle w:val="subsub31"/>
      <w:lvlText w:val="3.1.%1"/>
      <w:lvlJc w:val="left"/>
      <w:pPr>
        <w:ind w:left="72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EE287F"/>
    <w:multiLevelType w:val="hybridMultilevel"/>
    <w:tmpl w:val="2F88E98C"/>
    <w:lvl w:ilvl="0" w:tplc="5928DE6C">
      <w:start w:val="1"/>
      <w:numFmt w:val="decimal"/>
      <w:pStyle w:val="Heading12"/>
      <w:lvlText w:val="4.2.%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29325415">
    <w:abstractNumId w:val="20"/>
  </w:num>
  <w:num w:numId="2" w16cid:durableId="1533107013">
    <w:abstractNumId w:val="29"/>
  </w:num>
  <w:num w:numId="3" w16cid:durableId="1925144847">
    <w:abstractNumId w:val="28"/>
  </w:num>
  <w:num w:numId="4" w16cid:durableId="455677927">
    <w:abstractNumId w:val="12"/>
  </w:num>
  <w:num w:numId="5" w16cid:durableId="1768305072">
    <w:abstractNumId w:val="7"/>
  </w:num>
  <w:num w:numId="6" w16cid:durableId="1616522079">
    <w:abstractNumId w:val="44"/>
  </w:num>
  <w:num w:numId="7" w16cid:durableId="1347753817">
    <w:abstractNumId w:val="43"/>
  </w:num>
  <w:num w:numId="8" w16cid:durableId="410007546">
    <w:abstractNumId w:val="9"/>
  </w:num>
  <w:num w:numId="9" w16cid:durableId="394427437">
    <w:abstractNumId w:val="17"/>
  </w:num>
  <w:num w:numId="10" w16cid:durableId="695303195">
    <w:abstractNumId w:val="2"/>
  </w:num>
  <w:num w:numId="11" w16cid:durableId="1916089964">
    <w:abstractNumId w:val="38"/>
  </w:num>
  <w:num w:numId="12" w16cid:durableId="1815483010">
    <w:abstractNumId w:val="14"/>
  </w:num>
  <w:num w:numId="13" w16cid:durableId="56906460">
    <w:abstractNumId w:val="10"/>
  </w:num>
  <w:num w:numId="14" w16cid:durableId="1550261694">
    <w:abstractNumId w:val="35"/>
  </w:num>
  <w:num w:numId="15" w16cid:durableId="824318963">
    <w:abstractNumId w:val="1"/>
  </w:num>
  <w:num w:numId="16" w16cid:durableId="841773723">
    <w:abstractNumId w:val="19"/>
  </w:num>
  <w:num w:numId="17" w16cid:durableId="823812038">
    <w:abstractNumId w:val="21"/>
  </w:num>
  <w:num w:numId="18" w16cid:durableId="1553078849">
    <w:abstractNumId w:val="22"/>
  </w:num>
  <w:num w:numId="19" w16cid:durableId="453403859">
    <w:abstractNumId w:val="32"/>
  </w:num>
  <w:num w:numId="20" w16cid:durableId="396366325">
    <w:abstractNumId w:val="46"/>
  </w:num>
  <w:num w:numId="21" w16cid:durableId="1286154520">
    <w:abstractNumId w:val="11"/>
  </w:num>
  <w:num w:numId="22" w16cid:durableId="1617443025">
    <w:abstractNumId w:val="40"/>
  </w:num>
  <w:num w:numId="23" w16cid:durableId="798378401">
    <w:abstractNumId w:val="39"/>
  </w:num>
  <w:num w:numId="24" w16cid:durableId="726681229">
    <w:abstractNumId w:val="42"/>
  </w:num>
  <w:num w:numId="25" w16cid:durableId="1529366682">
    <w:abstractNumId w:val="13"/>
  </w:num>
  <w:num w:numId="26" w16cid:durableId="1139878392">
    <w:abstractNumId w:val="4"/>
  </w:num>
  <w:num w:numId="27" w16cid:durableId="1013143624">
    <w:abstractNumId w:val="36"/>
  </w:num>
  <w:num w:numId="28" w16cid:durableId="645202709">
    <w:abstractNumId w:val="41"/>
  </w:num>
  <w:num w:numId="29" w16cid:durableId="1042248555">
    <w:abstractNumId w:val="16"/>
  </w:num>
  <w:num w:numId="30" w16cid:durableId="125393903">
    <w:abstractNumId w:val="23"/>
  </w:num>
  <w:num w:numId="31" w16cid:durableId="289164347">
    <w:abstractNumId w:val="15"/>
  </w:num>
  <w:num w:numId="32" w16cid:durableId="182937955">
    <w:abstractNumId w:val="18"/>
  </w:num>
  <w:num w:numId="33" w16cid:durableId="1059479405">
    <w:abstractNumId w:val="8"/>
  </w:num>
  <w:num w:numId="34" w16cid:durableId="1295403062">
    <w:abstractNumId w:val="33"/>
  </w:num>
  <w:num w:numId="35" w16cid:durableId="1056275084">
    <w:abstractNumId w:val="3"/>
  </w:num>
  <w:num w:numId="36" w16cid:durableId="1061949510">
    <w:abstractNumId w:val="27"/>
  </w:num>
  <w:num w:numId="37" w16cid:durableId="1012487913">
    <w:abstractNumId w:val="30"/>
  </w:num>
  <w:num w:numId="38" w16cid:durableId="1439567325">
    <w:abstractNumId w:val="31"/>
  </w:num>
  <w:num w:numId="39" w16cid:durableId="765348565">
    <w:abstractNumId w:val="0"/>
  </w:num>
  <w:num w:numId="40" w16cid:durableId="508713052">
    <w:abstractNumId w:val="45"/>
  </w:num>
  <w:num w:numId="41" w16cid:durableId="1827933253">
    <w:abstractNumId w:val="24"/>
  </w:num>
  <w:num w:numId="42" w16cid:durableId="804086805">
    <w:abstractNumId w:val="25"/>
  </w:num>
  <w:num w:numId="43" w16cid:durableId="296570538">
    <w:abstractNumId w:val="6"/>
  </w:num>
  <w:num w:numId="44" w16cid:durableId="833447590">
    <w:abstractNumId w:val="26"/>
  </w:num>
  <w:num w:numId="45" w16cid:durableId="464199557">
    <w:abstractNumId w:val="37"/>
  </w:num>
  <w:num w:numId="46" w16cid:durableId="428039338">
    <w:abstractNumId w:val="5"/>
  </w:num>
  <w:num w:numId="47" w16cid:durableId="16482530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DC3"/>
    <w:rsid w:val="0000036B"/>
    <w:rsid w:val="000007F7"/>
    <w:rsid w:val="0000449F"/>
    <w:rsid w:val="0000642F"/>
    <w:rsid w:val="00007063"/>
    <w:rsid w:val="000071DD"/>
    <w:rsid w:val="000107AE"/>
    <w:rsid w:val="00010C93"/>
    <w:rsid w:val="00010E77"/>
    <w:rsid w:val="00011810"/>
    <w:rsid w:val="00011827"/>
    <w:rsid w:val="00013FF9"/>
    <w:rsid w:val="000148F5"/>
    <w:rsid w:val="00014ACE"/>
    <w:rsid w:val="000164C0"/>
    <w:rsid w:val="000213FA"/>
    <w:rsid w:val="00021846"/>
    <w:rsid w:val="0002236F"/>
    <w:rsid w:val="00022D7A"/>
    <w:rsid w:val="00023100"/>
    <w:rsid w:val="000245BC"/>
    <w:rsid w:val="0002514D"/>
    <w:rsid w:val="000253BE"/>
    <w:rsid w:val="0002565E"/>
    <w:rsid w:val="0003260A"/>
    <w:rsid w:val="00034068"/>
    <w:rsid w:val="000366F2"/>
    <w:rsid w:val="00036758"/>
    <w:rsid w:val="00037E99"/>
    <w:rsid w:val="00040F8F"/>
    <w:rsid w:val="00041D66"/>
    <w:rsid w:val="00041DCF"/>
    <w:rsid w:val="0004477A"/>
    <w:rsid w:val="00047653"/>
    <w:rsid w:val="0004773A"/>
    <w:rsid w:val="000523F1"/>
    <w:rsid w:val="00053960"/>
    <w:rsid w:val="00054389"/>
    <w:rsid w:val="00054967"/>
    <w:rsid w:val="00054AFB"/>
    <w:rsid w:val="000555F7"/>
    <w:rsid w:val="000556C4"/>
    <w:rsid w:val="00055858"/>
    <w:rsid w:val="00055D44"/>
    <w:rsid w:val="00056602"/>
    <w:rsid w:val="00057796"/>
    <w:rsid w:val="000579CE"/>
    <w:rsid w:val="000601F6"/>
    <w:rsid w:val="00060857"/>
    <w:rsid w:val="00061446"/>
    <w:rsid w:val="00061685"/>
    <w:rsid w:val="000616A5"/>
    <w:rsid w:val="0006207E"/>
    <w:rsid w:val="00063061"/>
    <w:rsid w:val="00063EFA"/>
    <w:rsid w:val="00064A63"/>
    <w:rsid w:val="0006781F"/>
    <w:rsid w:val="00067E95"/>
    <w:rsid w:val="00070609"/>
    <w:rsid w:val="00070701"/>
    <w:rsid w:val="00070CAA"/>
    <w:rsid w:val="000715F8"/>
    <w:rsid w:val="00072916"/>
    <w:rsid w:val="0007312E"/>
    <w:rsid w:val="00073207"/>
    <w:rsid w:val="00073983"/>
    <w:rsid w:val="0007748F"/>
    <w:rsid w:val="00077B2D"/>
    <w:rsid w:val="00082D49"/>
    <w:rsid w:val="00082E73"/>
    <w:rsid w:val="00084AFE"/>
    <w:rsid w:val="00084E3E"/>
    <w:rsid w:val="000850AA"/>
    <w:rsid w:val="000854AB"/>
    <w:rsid w:val="000857A2"/>
    <w:rsid w:val="000861B6"/>
    <w:rsid w:val="000878E0"/>
    <w:rsid w:val="000879E1"/>
    <w:rsid w:val="00090B5F"/>
    <w:rsid w:val="00091720"/>
    <w:rsid w:val="00091B48"/>
    <w:rsid w:val="0009300C"/>
    <w:rsid w:val="0009472A"/>
    <w:rsid w:val="00095EDF"/>
    <w:rsid w:val="000A0655"/>
    <w:rsid w:val="000A06DF"/>
    <w:rsid w:val="000A0934"/>
    <w:rsid w:val="000A0E9B"/>
    <w:rsid w:val="000A1992"/>
    <w:rsid w:val="000A1C72"/>
    <w:rsid w:val="000A20D5"/>
    <w:rsid w:val="000A2373"/>
    <w:rsid w:val="000A2441"/>
    <w:rsid w:val="000A5254"/>
    <w:rsid w:val="000A5BCB"/>
    <w:rsid w:val="000A5F6A"/>
    <w:rsid w:val="000B0660"/>
    <w:rsid w:val="000B1716"/>
    <w:rsid w:val="000B1B1A"/>
    <w:rsid w:val="000B2361"/>
    <w:rsid w:val="000B2828"/>
    <w:rsid w:val="000B3FB9"/>
    <w:rsid w:val="000B3FEA"/>
    <w:rsid w:val="000B4027"/>
    <w:rsid w:val="000B4729"/>
    <w:rsid w:val="000B60A1"/>
    <w:rsid w:val="000B7257"/>
    <w:rsid w:val="000B7606"/>
    <w:rsid w:val="000C05BB"/>
    <w:rsid w:val="000C1010"/>
    <w:rsid w:val="000C12C6"/>
    <w:rsid w:val="000C3021"/>
    <w:rsid w:val="000C67A9"/>
    <w:rsid w:val="000C774C"/>
    <w:rsid w:val="000D1CE7"/>
    <w:rsid w:val="000D2F5F"/>
    <w:rsid w:val="000D38C3"/>
    <w:rsid w:val="000D3BE3"/>
    <w:rsid w:val="000D40DA"/>
    <w:rsid w:val="000D6461"/>
    <w:rsid w:val="000D7547"/>
    <w:rsid w:val="000D76A1"/>
    <w:rsid w:val="000D7CE4"/>
    <w:rsid w:val="000E282E"/>
    <w:rsid w:val="000E358B"/>
    <w:rsid w:val="000E5AD7"/>
    <w:rsid w:val="000E5FB9"/>
    <w:rsid w:val="000E79D0"/>
    <w:rsid w:val="000F04A2"/>
    <w:rsid w:val="000F08E8"/>
    <w:rsid w:val="000F155C"/>
    <w:rsid w:val="000F245D"/>
    <w:rsid w:val="000F3796"/>
    <w:rsid w:val="000F385A"/>
    <w:rsid w:val="000F3933"/>
    <w:rsid w:val="000F43EB"/>
    <w:rsid w:val="000F4473"/>
    <w:rsid w:val="000F4CE2"/>
    <w:rsid w:val="000F5401"/>
    <w:rsid w:val="000F5CD6"/>
    <w:rsid w:val="00100633"/>
    <w:rsid w:val="00101538"/>
    <w:rsid w:val="0010175A"/>
    <w:rsid w:val="0010230B"/>
    <w:rsid w:val="00102C10"/>
    <w:rsid w:val="0010359F"/>
    <w:rsid w:val="00105E26"/>
    <w:rsid w:val="00106387"/>
    <w:rsid w:val="00106BF6"/>
    <w:rsid w:val="00112C8E"/>
    <w:rsid w:val="00113557"/>
    <w:rsid w:val="001148CF"/>
    <w:rsid w:val="00114DF8"/>
    <w:rsid w:val="0011501D"/>
    <w:rsid w:val="00115DEE"/>
    <w:rsid w:val="001164FB"/>
    <w:rsid w:val="00116C12"/>
    <w:rsid w:val="001205B7"/>
    <w:rsid w:val="00120EE8"/>
    <w:rsid w:val="00121814"/>
    <w:rsid w:val="001249C7"/>
    <w:rsid w:val="00124B0A"/>
    <w:rsid w:val="00124CC1"/>
    <w:rsid w:val="001257FC"/>
    <w:rsid w:val="001266E0"/>
    <w:rsid w:val="00127458"/>
    <w:rsid w:val="001277DC"/>
    <w:rsid w:val="00127864"/>
    <w:rsid w:val="0012787C"/>
    <w:rsid w:val="001278C3"/>
    <w:rsid w:val="0013089F"/>
    <w:rsid w:val="001312BF"/>
    <w:rsid w:val="00133206"/>
    <w:rsid w:val="00135626"/>
    <w:rsid w:val="001356BF"/>
    <w:rsid w:val="0013594F"/>
    <w:rsid w:val="0013633E"/>
    <w:rsid w:val="00136CCD"/>
    <w:rsid w:val="00136DD8"/>
    <w:rsid w:val="00140B1C"/>
    <w:rsid w:val="00140C26"/>
    <w:rsid w:val="00141F55"/>
    <w:rsid w:val="001424AB"/>
    <w:rsid w:val="001427FA"/>
    <w:rsid w:val="0014500D"/>
    <w:rsid w:val="00146F66"/>
    <w:rsid w:val="00147EF3"/>
    <w:rsid w:val="00151596"/>
    <w:rsid w:val="00151938"/>
    <w:rsid w:val="00152BD8"/>
    <w:rsid w:val="00153007"/>
    <w:rsid w:val="00161B58"/>
    <w:rsid w:val="00162B38"/>
    <w:rsid w:val="00166324"/>
    <w:rsid w:val="00167547"/>
    <w:rsid w:val="00167790"/>
    <w:rsid w:val="00170D94"/>
    <w:rsid w:val="0017128B"/>
    <w:rsid w:val="001713AA"/>
    <w:rsid w:val="0017184F"/>
    <w:rsid w:val="00171D98"/>
    <w:rsid w:val="001728C5"/>
    <w:rsid w:val="00172D2C"/>
    <w:rsid w:val="00173A47"/>
    <w:rsid w:val="00174135"/>
    <w:rsid w:val="001741AC"/>
    <w:rsid w:val="00174B2C"/>
    <w:rsid w:val="0017625C"/>
    <w:rsid w:val="001767E8"/>
    <w:rsid w:val="0018146F"/>
    <w:rsid w:val="00181BAF"/>
    <w:rsid w:val="0018244C"/>
    <w:rsid w:val="001833CA"/>
    <w:rsid w:val="001836C7"/>
    <w:rsid w:val="00184D2A"/>
    <w:rsid w:val="00185CA9"/>
    <w:rsid w:val="00186358"/>
    <w:rsid w:val="001866A7"/>
    <w:rsid w:val="00187E15"/>
    <w:rsid w:val="00191AD9"/>
    <w:rsid w:val="00193BEE"/>
    <w:rsid w:val="0019446C"/>
    <w:rsid w:val="00196B9D"/>
    <w:rsid w:val="00196C50"/>
    <w:rsid w:val="00197CC4"/>
    <w:rsid w:val="001A0314"/>
    <w:rsid w:val="001A234F"/>
    <w:rsid w:val="001A25B2"/>
    <w:rsid w:val="001A27FF"/>
    <w:rsid w:val="001A36BA"/>
    <w:rsid w:val="001A4162"/>
    <w:rsid w:val="001A5EBC"/>
    <w:rsid w:val="001A65CE"/>
    <w:rsid w:val="001A6FD4"/>
    <w:rsid w:val="001B1776"/>
    <w:rsid w:val="001B257B"/>
    <w:rsid w:val="001B3CA1"/>
    <w:rsid w:val="001B3D84"/>
    <w:rsid w:val="001B3F53"/>
    <w:rsid w:val="001B7420"/>
    <w:rsid w:val="001C14BC"/>
    <w:rsid w:val="001C55ED"/>
    <w:rsid w:val="001C5986"/>
    <w:rsid w:val="001C5BEC"/>
    <w:rsid w:val="001C7012"/>
    <w:rsid w:val="001C7BC2"/>
    <w:rsid w:val="001D017D"/>
    <w:rsid w:val="001D0F2C"/>
    <w:rsid w:val="001D1969"/>
    <w:rsid w:val="001D2353"/>
    <w:rsid w:val="001D3D48"/>
    <w:rsid w:val="001D41A7"/>
    <w:rsid w:val="001D509E"/>
    <w:rsid w:val="001E0339"/>
    <w:rsid w:val="001E3DC0"/>
    <w:rsid w:val="001E415D"/>
    <w:rsid w:val="001E45AB"/>
    <w:rsid w:val="001E49F9"/>
    <w:rsid w:val="001E76AA"/>
    <w:rsid w:val="001F06DE"/>
    <w:rsid w:val="001F71F2"/>
    <w:rsid w:val="001F7295"/>
    <w:rsid w:val="001F7C19"/>
    <w:rsid w:val="001F7D5C"/>
    <w:rsid w:val="001F7FFE"/>
    <w:rsid w:val="002004C9"/>
    <w:rsid w:val="00200E8C"/>
    <w:rsid w:val="002010F8"/>
    <w:rsid w:val="00201FA6"/>
    <w:rsid w:val="00202005"/>
    <w:rsid w:val="002034FB"/>
    <w:rsid w:val="00203DC3"/>
    <w:rsid w:val="00204827"/>
    <w:rsid w:val="00204EF8"/>
    <w:rsid w:val="00205675"/>
    <w:rsid w:val="002064E3"/>
    <w:rsid w:val="002066C2"/>
    <w:rsid w:val="00207973"/>
    <w:rsid w:val="0021064D"/>
    <w:rsid w:val="00210A49"/>
    <w:rsid w:val="00212165"/>
    <w:rsid w:val="00212FF4"/>
    <w:rsid w:val="002136E7"/>
    <w:rsid w:val="0021381B"/>
    <w:rsid w:val="00214E18"/>
    <w:rsid w:val="002152A4"/>
    <w:rsid w:val="00215FD6"/>
    <w:rsid w:val="00216DEE"/>
    <w:rsid w:val="002171C1"/>
    <w:rsid w:val="0022264C"/>
    <w:rsid w:val="00222B46"/>
    <w:rsid w:val="00222C67"/>
    <w:rsid w:val="00223356"/>
    <w:rsid w:val="00223362"/>
    <w:rsid w:val="0022388F"/>
    <w:rsid w:val="00226704"/>
    <w:rsid w:val="00226DEE"/>
    <w:rsid w:val="00227F9A"/>
    <w:rsid w:val="00230C14"/>
    <w:rsid w:val="00232466"/>
    <w:rsid w:val="00235050"/>
    <w:rsid w:val="00235B51"/>
    <w:rsid w:val="00236302"/>
    <w:rsid w:val="00236615"/>
    <w:rsid w:val="00237DB1"/>
    <w:rsid w:val="00241BA9"/>
    <w:rsid w:val="002426DF"/>
    <w:rsid w:val="00245BBA"/>
    <w:rsid w:val="00247D0D"/>
    <w:rsid w:val="00250204"/>
    <w:rsid w:val="002503B9"/>
    <w:rsid w:val="00250B0C"/>
    <w:rsid w:val="00250C95"/>
    <w:rsid w:val="002513D2"/>
    <w:rsid w:val="0025261A"/>
    <w:rsid w:val="002535D2"/>
    <w:rsid w:val="00254D85"/>
    <w:rsid w:val="00256759"/>
    <w:rsid w:val="0025697D"/>
    <w:rsid w:val="00261A2B"/>
    <w:rsid w:val="00265247"/>
    <w:rsid w:val="002659AE"/>
    <w:rsid w:val="00265DBE"/>
    <w:rsid w:val="002663A6"/>
    <w:rsid w:val="0026644C"/>
    <w:rsid w:val="002674E2"/>
    <w:rsid w:val="00267579"/>
    <w:rsid w:val="00267E08"/>
    <w:rsid w:val="002702FA"/>
    <w:rsid w:val="00270F57"/>
    <w:rsid w:val="00272779"/>
    <w:rsid w:val="00273705"/>
    <w:rsid w:val="00273F49"/>
    <w:rsid w:val="002744D3"/>
    <w:rsid w:val="00274766"/>
    <w:rsid w:val="002757AC"/>
    <w:rsid w:val="00275CD7"/>
    <w:rsid w:val="0027621A"/>
    <w:rsid w:val="002778AF"/>
    <w:rsid w:val="002827FA"/>
    <w:rsid w:val="0028306E"/>
    <w:rsid w:val="00283A6D"/>
    <w:rsid w:val="00283C89"/>
    <w:rsid w:val="00284311"/>
    <w:rsid w:val="0028491D"/>
    <w:rsid w:val="002856F1"/>
    <w:rsid w:val="00286F8E"/>
    <w:rsid w:val="00287372"/>
    <w:rsid w:val="0028754B"/>
    <w:rsid w:val="002902E1"/>
    <w:rsid w:val="002903F0"/>
    <w:rsid w:val="00290F0B"/>
    <w:rsid w:val="0029164B"/>
    <w:rsid w:val="00291F40"/>
    <w:rsid w:val="0029393D"/>
    <w:rsid w:val="00294232"/>
    <w:rsid w:val="00294C62"/>
    <w:rsid w:val="00295425"/>
    <w:rsid w:val="00297C47"/>
    <w:rsid w:val="002A2ADF"/>
    <w:rsid w:val="002A2F5D"/>
    <w:rsid w:val="002A52B2"/>
    <w:rsid w:val="002B04B2"/>
    <w:rsid w:val="002B08CB"/>
    <w:rsid w:val="002B2E37"/>
    <w:rsid w:val="002B38EB"/>
    <w:rsid w:val="002B3D9F"/>
    <w:rsid w:val="002B404D"/>
    <w:rsid w:val="002B4BDA"/>
    <w:rsid w:val="002B55B5"/>
    <w:rsid w:val="002B69D0"/>
    <w:rsid w:val="002C04CC"/>
    <w:rsid w:val="002C1323"/>
    <w:rsid w:val="002C1531"/>
    <w:rsid w:val="002C1BB0"/>
    <w:rsid w:val="002C1FF7"/>
    <w:rsid w:val="002C28E4"/>
    <w:rsid w:val="002C49DB"/>
    <w:rsid w:val="002C51A7"/>
    <w:rsid w:val="002C6ABD"/>
    <w:rsid w:val="002D0AE7"/>
    <w:rsid w:val="002D0BDA"/>
    <w:rsid w:val="002D10E7"/>
    <w:rsid w:val="002D1289"/>
    <w:rsid w:val="002D289B"/>
    <w:rsid w:val="002D3C1F"/>
    <w:rsid w:val="002D548F"/>
    <w:rsid w:val="002D5A47"/>
    <w:rsid w:val="002D5F73"/>
    <w:rsid w:val="002D63D0"/>
    <w:rsid w:val="002D673F"/>
    <w:rsid w:val="002D6A9A"/>
    <w:rsid w:val="002D72B2"/>
    <w:rsid w:val="002E2734"/>
    <w:rsid w:val="002E2A12"/>
    <w:rsid w:val="002E30BA"/>
    <w:rsid w:val="002E487C"/>
    <w:rsid w:val="002E4C80"/>
    <w:rsid w:val="002F1171"/>
    <w:rsid w:val="002F11A3"/>
    <w:rsid w:val="002F1502"/>
    <w:rsid w:val="002F340B"/>
    <w:rsid w:val="002F422B"/>
    <w:rsid w:val="002F4F7C"/>
    <w:rsid w:val="002F533A"/>
    <w:rsid w:val="002F5485"/>
    <w:rsid w:val="002F67A0"/>
    <w:rsid w:val="002F6991"/>
    <w:rsid w:val="002F6D8B"/>
    <w:rsid w:val="002F6FE0"/>
    <w:rsid w:val="00301EC8"/>
    <w:rsid w:val="00302F64"/>
    <w:rsid w:val="0030343F"/>
    <w:rsid w:val="003035C2"/>
    <w:rsid w:val="003043FF"/>
    <w:rsid w:val="00304FA1"/>
    <w:rsid w:val="003058F6"/>
    <w:rsid w:val="00306786"/>
    <w:rsid w:val="0031060D"/>
    <w:rsid w:val="00310703"/>
    <w:rsid w:val="003107A7"/>
    <w:rsid w:val="00310FE5"/>
    <w:rsid w:val="00311789"/>
    <w:rsid w:val="00314303"/>
    <w:rsid w:val="003146B9"/>
    <w:rsid w:val="00314F07"/>
    <w:rsid w:val="0031517C"/>
    <w:rsid w:val="00316F5F"/>
    <w:rsid w:val="003178C9"/>
    <w:rsid w:val="00320398"/>
    <w:rsid w:val="00320EF9"/>
    <w:rsid w:val="00320FC1"/>
    <w:rsid w:val="00321FFB"/>
    <w:rsid w:val="003220CF"/>
    <w:rsid w:val="003225AA"/>
    <w:rsid w:val="00323D96"/>
    <w:rsid w:val="00324792"/>
    <w:rsid w:val="00324DE9"/>
    <w:rsid w:val="00324F80"/>
    <w:rsid w:val="003256F2"/>
    <w:rsid w:val="00326D69"/>
    <w:rsid w:val="00327A30"/>
    <w:rsid w:val="00327F38"/>
    <w:rsid w:val="00330CD7"/>
    <w:rsid w:val="00331E54"/>
    <w:rsid w:val="0033369C"/>
    <w:rsid w:val="003365E8"/>
    <w:rsid w:val="00336BA7"/>
    <w:rsid w:val="00336C5E"/>
    <w:rsid w:val="00337BE1"/>
    <w:rsid w:val="0034055D"/>
    <w:rsid w:val="003406A3"/>
    <w:rsid w:val="00340B18"/>
    <w:rsid w:val="00340D0F"/>
    <w:rsid w:val="00342141"/>
    <w:rsid w:val="0034264C"/>
    <w:rsid w:val="00343C59"/>
    <w:rsid w:val="00345BCC"/>
    <w:rsid w:val="00345D07"/>
    <w:rsid w:val="00346646"/>
    <w:rsid w:val="00347458"/>
    <w:rsid w:val="00347E7D"/>
    <w:rsid w:val="00350193"/>
    <w:rsid w:val="00351CF4"/>
    <w:rsid w:val="0035283F"/>
    <w:rsid w:val="00352A61"/>
    <w:rsid w:val="003532DE"/>
    <w:rsid w:val="00356D09"/>
    <w:rsid w:val="003604F6"/>
    <w:rsid w:val="00360B8D"/>
    <w:rsid w:val="0036101B"/>
    <w:rsid w:val="0036113C"/>
    <w:rsid w:val="003618FC"/>
    <w:rsid w:val="00361CFF"/>
    <w:rsid w:val="00363334"/>
    <w:rsid w:val="00364542"/>
    <w:rsid w:val="003645B0"/>
    <w:rsid w:val="00364FAE"/>
    <w:rsid w:val="003668F5"/>
    <w:rsid w:val="00366BF7"/>
    <w:rsid w:val="00367479"/>
    <w:rsid w:val="003675B0"/>
    <w:rsid w:val="003709E8"/>
    <w:rsid w:val="00371F72"/>
    <w:rsid w:val="00373503"/>
    <w:rsid w:val="00373B61"/>
    <w:rsid w:val="00373F4D"/>
    <w:rsid w:val="00375DDB"/>
    <w:rsid w:val="00380BC8"/>
    <w:rsid w:val="003810FD"/>
    <w:rsid w:val="003824CE"/>
    <w:rsid w:val="00382829"/>
    <w:rsid w:val="0038301B"/>
    <w:rsid w:val="0038390A"/>
    <w:rsid w:val="00383D83"/>
    <w:rsid w:val="00383FC4"/>
    <w:rsid w:val="00385F3C"/>
    <w:rsid w:val="003877EC"/>
    <w:rsid w:val="00387AA5"/>
    <w:rsid w:val="00390906"/>
    <w:rsid w:val="00390FE3"/>
    <w:rsid w:val="00391897"/>
    <w:rsid w:val="00392F26"/>
    <w:rsid w:val="003947A0"/>
    <w:rsid w:val="003949C3"/>
    <w:rsid w:val="003951DB"/>
    <w:rsid w:val="00396F7C"/>
    <w:rsid w:val="003A175E"/>
    <w:rsid w:val="003A4F62"/>
    <w:rsid w:val="003A5424"/>
    <w:rsid w:val="003A5FF3"/>
    <w:rsid w:val="003B076E"/>
    <w:rsid w:val="003B0E51"/>
    <w:rsid w:val="003B11D5"/>
    <w:rsid w:val="003B13E1"/>
    <w:rsid w:val="003B28F4"/>
    <w:rsid w:val="003B4618"/>
    <w:rsid w:val="003B4767"/>
    <w:rsid w:val="003B516B"/>
    <w:rsid w:val="003B6571"/>
    <w:rsid w:val="003C1F70"/>
    <w:rsid w:val="003C2AD2"/>
    <w:rsid w:val="003C30F2"/>
    <w:rsid w:val="003C47E1"/>
    <w:rsid w:val="003C5D0A"/>
    <w:rsid w:val="003C6C76"/>
    <w:rsid w:val="003C7D53"/>
    <w:rsid w:val="003D1147"/>
    <w:rsid w:val="003D11D6"/>
    <w:rsid w:val="003D159C"/>
    <w:rsid w:val="003D1A95"/>
    <w:rsid w:val="003D25BE"/>
    <w:rsid w:val="003D3BA7"/>
    <w:rsid w:val="003D4225"/>
    <w:rsid w:val="003D45BE"/>
    <w:rsid w:val="003D5D17"/>
    <w:rsid w:val="003D6878"/>
    <w:rsid w:val="003D708A"/>
    <w:rsid w:val="003D7C90"/>
    <w:rsid w:val="003D7ED7"/>
    <w:rsid w:val="003E03F2"/>
    <w:rsid w:val="003E10E6"/>
    <w:rsid w:val="003E23A8"/>
    <w:rsid w:val="003E3E23"/>
    <w:rsid w:val="003E46D8"/>
    <w:rsid w:val="003E5159"/>
    <w:rsid w:val="003E51CA"/>
    <w:rsid w:val="003E5438"/>
    <w:rsid w:val="003E544B"/>
    <w:rsid w:val="003E63CD"/>
    <w:rsid w:val="003E7C8E"/>
    <w:rsid w:val="003F02FD"/>
    <w:rsid w:val="003F1A23"/>
    <w:rsid w:val="003F2380"/>
    <w:rsid w:val="003F40CF"/>
    <w:rsid w:val="003F4222"/>
    <w:rsid w:val="003F6F4E"/>
    <w:rsid w:val="003F72A6"/>
    <w:rsid w:val="003F7620"/>
    <w:rsid w:val="004000D5"/>
    <w:rsid w:val="00400E69"/>
    <w:rsid w:val="00402058"/>
    <w:rsid w:val="004027CD"/>
    <w:rsid w:val="00402ED2"/>
    <w:rsid w:val="00403291"/>
    <w:rsid w:val="00403441"/>
    <w:rsid w:val="00410DC9"/>
    <w:rsid w:val="00411939"/>
    <w:rsid w:val="0041252C"/>
    <w:rsid w:val="00412711"/>
    <w:rsid w:val="004128DA"/>
    <w:rsid w:val="00414538"/>
    <w:rsid w:val="00416A38"/>
    <w:rsid w:val="004209C0"/>
    <w:rsid w:val="00421AEC"/>
    <w:rsid w:val="004222F6"/>
    <w:rsid w:val="00422B90"/>
    <w:rsid w:val="00423115"/>
    <w:rsid w:val="00423326"/>
    <w:rsid w:val="004243A7"/>
    <w:rsid w:val="0042486B"/>
    <w:rsid w:val="00424AC9"/>
    <w:rsid w:val="00425405"/>
    <w:rsid w:val="0042737B"/>
    <w:rsid w:val="00427A28"/>
    <w:rsid w:val="00430312"/>
    <w:rsid w:val="0043049A"/>
    <w:rsid w:val="0043138A"/>
    <w:rsid w:val="0043282F"/>
    <w:rsid w:val="00433398"/>
    <w:rsid w:val="004336DE"/>
    <w:rsid w:val="00434305"/>
    <w:rsid w:val="00434F93"/>
    <w:rsid w:val="00435897"/>
    <w:rsid w:val="00435AFA"/>
    <w:rsid w:val="00436350"/>
    <w:rsid w:val="0043665A"/>
    <w:rsid w:val="00436AC1"/>
    <w:rsid w:val="00437C44"/>
    <w:rsid w:val="00437F66"/>
    <w:rsid w:val="00440AD2"/>
    <w:rsid w:val="004412E1"/>
    <w:rsid w:val="004429AB"/>
    <w:rsid w:val="00444208"/>
    <w:rsid w:val="00444302"/>
    <w:rsid w:val="004449B3"/>
    <w:rsid w:val="00445F50"/>
    <w:rsid w:val="00447C9B"/>
    <w:rsid w:val="00451223"/>
    <w:rsid w:val="004530AF"/>
    <w:rsid w:val="004530D8"/>
    <w:rsid w:val="00454655"/>
    <w:rsid w:val="00454686"/>
    <w:rsid w:val="0045495B"/>
    <w:rsid w:val="00455174"/>
    <w:rsid w:val="00455F4D"/>
    <w:rsid w:val="00456675"/>
    <w:rsid w:val="004571C2"/>
    <w:rsid w:val="00457425"/>
    <w:rsid w:val="00460911"/>
    <w:rsid w:val="004613AD"/>
    <w:rsid w:val="0046190F"/>
    <w:rsid w:val="00461A1D"/>
    <w:rsid w:val="00461C6D"/>
    <w:rsid w:val="004625EA"/>
    <w:rsid w:val="00464015"/>
    <w:rsid w:val="00465FEB"/>
    <w:rsid w:val="00466635"/>
    <w:rsid w:val="00466BDA"/>
    <w:rsid w:val="00467140"/>
    <w:rsid w:val="00467956"/>
    <w:rsid w:val="00467C72"/>
    <w:rsid w:val="00470814"/>
    <w:rsid w:val="00470985"/>
    <w:rsid w:val="00470E9D"/>
    <w:rsid w:val="00472048"/>
    <w:rsid w:val="00472507"/>
    <w:rsid w:val="004733EC"/>
    <w:rsid w:val="004745E7"/>
    <w:rsid w:val="0047483F"/>
    <w:rsid w:val="004748CD"/>
    <w:rsid w:val="00474E9D"/>
    <w:rsid w:val="00474F6F"/>
    <w:rsid w:val="00476109"/>
    <w:rsid w:val="0048075A"/>
    <w:rsid w:val="00482BFE"/>
    <w:rsid w:val="00483EDC"/>
    <w:rsid w:val="00484148"/>
    <w:rsid w:val="0048444E"/>
    <w:rsid w:val="00484C81"/>
    <w:rsid w:val="00485AEA"/>
    <w:rsid w:val="00485C54"/>
    <w:rsid w:val="00486640"/>
    <w:rsid w:val="0048684D"/>
    <w:rsid w:val="00486A89"/>
    <w:rsid w:val="004873DC"/>
    <w:rsid w:val="00487518"/>
    <w:rsid w:val="00487678"/>
    <w:rsid w:val="00487DB2"/>
    <w:rsid w:val="004904B8"/>
    <w:rsid w:val="004906AC"/>
    <w:rsid w:val="00490E3D"/>
    <w:rsid w:val="0049116B"/>
    <w:rsid w:val="00491BCD"/>
    <w:rsid w:val="00493502"/>
    <w:rsid w:val="004935B1"/>
    <w:rsid w:val="00493E45"/>
    <w:rsid w:val="00497521"/>
    <w:rsid w:val="004A0361"/>
    <w:rsid w:val="004A0483"/>
    <w:rsid w:val="004A2BAF"/>
    <w:rsid w:val="004A30A4"/>
    <w:rsid w:val="004A412E"/>
    <w:rsid w:val="004A5323"/>
    <w:rsid w:val="004A7BDD"/>
    <w:rsid w:val="004B19CC"/>
    <w:rsid w:val="004B2A7E"/>
    <w:rsid w:val="004B37A8"/>
    <w:rsid w:val="004B56B3"/>
    <w:rsid w:val="004B606B"/>
    <w:rsid w:val="004B6614"/>
    <w:rsid w:val="004C176F"/>
    <w:rsid w:val="004C1EF5"/>
    <w:rsid w:val="004C34FA"/>
    <w:rsid w:val="004C38E5"/>
    <w:rsid w:val="004C4723"/>
    <w:rsid w:val="004C55B6"/>
    <w:rsid w:val="004C68B3"/>
    <w:rsid w:val="004C750B"/>
    <w:rsid w:val="004D0027"/>
    <w:rsid w:val="004D1A1F"/>
    <w:rsid w:val="004D2B88"/>
    <w:rsid w:val="004D35EF"/>
    <w:rsid w:val="004D4213"/>
    <w:rsid w:val="004D5204"/>
    <w:rsid w:val="004E0772"/>
    <w:rsid w:val="004E33BF"/>
    <w:rsid w:val="004E3425"/>
    <w:rsid w:val="004E3E94"/>
    <w:rsid w:val="004E41B1"/>
    <w:rsid w:val="004E4D4A"/>
    <w:rsid w:val="004E504C"/>
    <w:rsid w:val="004E5354"/>
    <w:rsid w:val="004E59AE"/>
    <w:rsid w:val="004F142F"/>
    <w:rsid w:val="004F1B89"/>
    <w:rsid w:val="004F1E54"/>
    <w:rsid w:val="004F2A7F"/>
    <w:rsid w:val="004F3200"/>
    <w:rsid w:val="004F34DE"/>
    <w:rsid w:val="004F5FB9"/>
    <w:rsid w:val="004F689B"/>
    <w:rsid w:val="004F7477"/>
    <w:rsid w:val="00501860"/>
    <w:rsid w:val="00502886"/>
    <w:rsid w:val="00503762"/>
    <w:rsid w:val="00504471"/>
    <w:rsid w:val="0050678F"/>
    <w:rsid w:val="0050750D"/>
    <w:rsid w:val="005077B6"/>
    <w:rsid w:val="00510557"/>
    <w:rsid w:val="00513126"/>
    <w:rsid w:val="005132BB"/>
    <w:rsid w:val="00513C34"/>
    <w:rsid w:val="0051459D"/>
    <w:rsid w:val="00516544"/>
    <w:rsid w:val="00517C65"/>
    <w:rsid w:val="00520FCC"/>
    <w:rsid w:val="00521DDA"/>
    <w:rsid w:val="00522A84"/>
    <w:rsid w:val="00526644"/>
    <w:rsid w:val="005266A2"/>
    <w:rsid w:val="00526FD3"/>
    <w:rsid w:val="0052700C"/>
    <w:rsid w:val="00527900"/>
    <w:rsid w:val="005314DE"/>
    <w:rsid w:val="0053198A"/>
    <w:rsid w:val="005332A4"/>
    <w:rsid w:val="005343A9"/>
    <w:rsid w:val="00534E73"/>
    <w:rsid w:val="00535ECB"/>
    <w:rsid w:val="00536E49"/>
    <w:rsid w:val="00541469"/>
    <w:rsid w:val="00542215"/>
    <w:rsid w:val="00542EC9"/>
    <w:rsid w:val="00543961"/>
    <w:rsid w:val="00543F70"/>
    <w:rsid w:val="0054657F"/>
    <w:rsid w:val="005467B4"/>
    <w:rsid w:val="00546A0F"/>
    <w:rsid w:val="00546D91"/>
    <w:rsid w:val="00550196"/>
    <w:rsid w:val="005507D1"/>
    <w:rsid w:val="00551E5E"/>
    <w:rsid w:val="00552F5A"/>
    <w:rsid w:val="0055329D"/>
    <w:rsid w:val="005533A7"/>
    <w:rsid w:val="00554E13"/>
    <w:rsid w:val="00560FCF"/>
    <w:rsid w:val="00561BCB"/>
    <w:rsid w:val="00563AAE"/>
    <w:rsid w:val="0056498A"/>
    <w:rsid w:val="005656E6"/>
    <w:rsid w:val="00566106"/>
    <w:rsid w:val="005663EE"/>
    <w:rsid w:val="00566757"/>
    <w:rsid w:val="00566C9A"/>
    <w:rsid w:val="00572388"/>
    <w:rsid w:val="005729D4"/>
    <w:rsid w:val="005733AE"/>
    <w:rsid w:val="00574017"/>
    <w:rsid w:val="005742DD"/>
    <w:rsid w:val="005752DC"/>
    <w:rsid w:val="00582DFC"/>
    <w:rsid w:val="00585172"/>
    <w:rsid w:val="00586A2E"/>
    <w:rsid w:val="00587F6E"/>
    <w:rsid w:val="0059092C"/>
    <w:rsid w:val="00590DAC"/>
    <w:rsid w:val="00591297"/>
    <w:rsid w:val="00592797"/>
    <w:rsid w:val="00593403"/>
    <w:rsid w:val="005958B7"/>
    <w:rsid w:val="00595D1B"/>
    <w:rsid w:val="005961C9"/>
    <w:rsid w:val="00597D48"/>
    <w:rsid w:val="005A0492"/>
    <w:rsid w:val="005A092A"/>
    <w:rsid w:val="005A0F3D"/>
    <w:rsid w:val="005A125F"/>
    <w:rsid w:val="005A1562"/>
    <w:rsid w:val="005A330F"/>
    <w:rsid w:val="005A41C1"/>
    <w:rsid w:val="005A45CB"/>
    <w:rsid w:val="005A5855"/>
    <w:rsid w:val="005A5CB3"/>
    <w:rsid w:val="005A625C"/>
    <w:rsid w:val="005A79F3"/>
    <w:rsid w:val="005A7C6C"/>
    <w:rsid w:val="005A7CA4"/>
    <w:rsid w:val="005B0053"/>
    <w:rsid w:val="005B0C7C"/>
    <w:rsid w:val="005B0C93"/>
    <w:rsid w:val="005B2301"/>
    <w:rsid w:val="005B29BA"/>
    <w:rsid w:val="005B509E"/>
    <w:rsid w:val="005B5F73"/>
    <w:rsid w:val="005B65B7"/>
    <w:rsid w:val="005B70C0"/>
    <w:rsid w:val="005C128F"/>
    <w:rsid w:val="005C147D"/>
    <w:rsid w:val="005C179F"/>
    <w:rsid w:val="005C1FA7"/>
    <w:rsid w:val="005C22D1"/>
    <w:rsid w:val="005C5624"/>
    <w:rsid w:val="005C56BF"/>
    <w:rsid w:val="005C5E71"/>
    <w:rsid w:val="005D1053"/>
    <w:rsid w:val="005D1110"/>
    <w:rsid w:val="005D19A5"/>
    <w:rsid w:val="005D246F"/>
    <w:rsid w:val="005D378B"/>
    <w:rsid w:val="005D4BF3"/>
    <w:rsid w:val="005D55F1"/>
    <w:rsid w:val="005D62F1"/>
    <w:rsid w:val="005D6755"/>
    <w:rsid w:val="005D6E53"/>
    <w:rsid w:val="005D7C38"/>
    <w:rsid w:val="005E0B6E"/>
    <w:rsid w:val="005E1790"/>
    <w:rsid w:val="005E1ABC"/>
    <w:rsid w:val="005E2246"/>
    <w:rsid w:val="005E26CD"/>
    <w:rsid w:val="005E2B5F"/>
    <w:rsid w:val="005E4D29"/>
    <w:rsid w:val="005E5395"/>
    <w:rsid w:val="005E633E"/>
    <w:rsid w:val="005E6B51"/>
    <w:rsid w:val="005E6B78"/>
    <w:rsid w:val="005E715E"/>
    <w:rsid w:val="005E7275"/>
    <w:rsid w:val="005E7E87"/>
    <w:rsid w:val="005F07EE"/>
    <w:rsid w:val="005F0B61"/>
    <w:rsid w:val="005F1356"/>
    <w:rsid w:val="005F2216"/>
    <w:rsid w:val="005F2656"/>
    <w:rsid w:val="005F30B5"/>
    <w:rsid w:val="005F352D"/>
    <w:rsid w:val="005F3609"/>
    <w:rsid w:val="005F3E0E"/>
    <w:rsid w:val="005F7E61"/>
    <w:rsid w:val="00601F76"/>
    <w:rsid w:val="00602575"/>
    <w:rsid w:val="006046EF"/>
    <w:rsid w:val="0060648B"/>
    <w:rsid w:val="00606F18"/>
    <w:rsid w:val="00606FC7"/>
    <w:rsid w:val="00607AFA"/>
    <w:rsid w:val="00607B99"/>
    <w:rsid w:val="00611141"/>
    <w:rsid w:val="00612C28"/>
    <w:rsid w:val="00613B7F"/>
    <w:rsid w:val="0061520D"/>
    <w:rsid w:val="00616BE8"/>
    <w:rsid w:val="006173FF"/>
    <w:rsid w:val="00617A21"/>
    <w:rsid w:val="00617A6B"/>
    <w:rsid w:val="00617CEF"/>
    <w:rsid w:val="00622093"/>
    <w:rsid w:val="00623480"/>
    <w:rsid w:val="00623C72"/>
    <w:rsid w:val="00624AE3"/>
    <w:rsid w:val="00626D7B"/>
    <w:rsid w:val="00630677"/>
    <w:rsid w:val="00630C55"/>
    <w:rsid w:val="00630D43"/>
    <w:rsid w:val="0063170B"/>
    <w:rsid w:val="00634488"/>
    <w:rsid w:val="006356D5"/>
    <w:rsid w:val="00635DE7"/>
    <w:rsid w:val="0063603E"/>
    <w:rsid w:val="00640A05"/>
    <w:rsid w:val="00641AC5"/>
    <w:rsid w:val="00641D68"/>
    <w:rsid w:val="006431E6"/>
    <w:rsid w:val="0064411F"/>
    <w:rsid w:val="00644BC6"/>
    <w:rsid w:val="0064506B"/>
    <w:rsid w:val="006455DE"/>
    <w:rsid w:val="00645F3B"/>
    <w:rsid w:val="0064646F"/>
    <w:rsid w:val="0064709B"/>
    <w:rsid w:val="00651E3C"/>
    <w:rsid w:val="006522B5"/>
    <w:rsid w:val="00652F02"/>
    <w:rsid w:val="0065397A"/>
    <w:rsid w:val="006546A1"/>
    <w:rsid w:val="00655428"/>
    <w:rsid w:val="00657069"/>
    <w:rsid w:val="00660449"/>
    <w:rsid w:val="00660E9D"/>
    <w:rsid w:val="00660FD2"/>
    <w:rsid w:val="00662204"/>
    <w:rsid w:val="006626A6"/>
    <w:rsid w:val="0066361B"/>
    <w:rsid w:val="00663C0C"/>
    <w:rsid w:val="006662C1"/>
    <w:rsid w:val="0066694B"/>
    <w:rsid w:val="006677D9"/>
    <w:rsid w:val="00670185"/>
    <w:rsid w:val="00674084"/>
    <w:rsid w:val="00674D9D"/>
    <w:rsid w:val="00677D46"/>
    <w:rsid w:val="006811A1"/>
    <w:rsid w:val="00681466"/>
    <w:rsid w:val="00681C13"/>
    <w:rsid w:val="00681EAF"/>
    <w:rsid w:val="00682149"/>
    <w:rsid w:val="00683D53"/>
    <w:rsid w:val="00691651"/>
    <w:rsid w:val="00691C70"/>
    <w:rsid w:val="0069344D"/>
    <w:rsid w:val="006937C0"/>
    <w:rsid w:val="00694786"/>
    <w:rsid w:val="006965F1"/>
    <w:rsid w:val="006A0F88"/>
    <w:rsid w:val="006A1A99"/>
    <w:rsid w:val="006A1B89"/>
    <w:rsid w:val="006A2041"/>
    <w:rsid w:val="006A5900"/>
    <w:rsid w:val="006A6BB8"/>
    <w:rsid w:val="006A78BC"/>
    <w:rsid w:val="006B0692"/>
    <w:rsid w:val="006B1EF0"/>
    <w:rsid w:val="006B2B53"/>
    <w:rsid w:val="006B2E26"/>
    <w:rsid w:val="006B2EE4"/>
    <w:rsid w:val="006B3733"/>
    <w:rsid w:val="006B3B2B"/>
    <w:rsid w:val="006B7B7E"/>
    <w:rsid w:val="006C13CD"/>
    <w:rsid w:val="006C1EDF"/>
    <w:rsid w:val="006C2E11"/>
    <w:rsid w:val="006C46E7"/>
    <w:rsid w:val="006C503C"/>
    <w:rsid w:val="006C5493"/>
    <w:rsid w:val="006C5CF6"/>
    <w:rsid w:val="006C6E18"/>
    <w:rsid w:val="006C745D"/>
    <w:rsid w:val="006C7B75"/>
    <w:rsid w:val="006D031C"/>
    <w:rsid w:val="006D0F74"/>
    <w:rsid w:val="006D20F0"/>
    <w:rsid w:val="006D228A"/>
    <w:rsid w:val="006D23E0"/>
    <w:rsid w:val="006D2A40"/>
    <w:rsid w:val="006D2A80"/>
    <w:rsid w:val="006D4BBF"/>
    <w:rsid w:val="006D4F46"/>
    <w:rsid w:val="006D686E"/>
    <w:rsid w:val="006D7698"/>
    <w:rsid w:val="006E14E1"/>
    <w:rsid w:val="006E222E"/>
    <w:rsid w:val="006E32B7"/>
    <w:rsid w:val="006E3513"/>
    <w:rsid w:val="006E3D80"/>
    <w:rsid w:val="006E3FEF"/>
    <w:rsid w:val="006E4357"/>
    <w:rsid w:val="006E6348"/>
    <w:rsid w:val="006F242B"/>
    <w:rsid w:val="006F2451"/>
    <w:rsid w:val="006F2694"/>
    <w:rsid w:val="006F2EF1"/>
    <w:rsid w:val="006F3A53"/>
    <w:rsid w:val="006F3CD5"/>
    <w:rsid w:val="006F4962"/>
    <w:rsid w:val="006F5C70"/>
    <w:rsid w:val="006F5EAD"/>
    <w:rsid w:val="006F6413"/>
    <w:rsid w:val="0070022C"/>
    <w:rsid w:val="00700B51"/>
    <w:rsid w:val="00701B57"/>
    <w:rsid w:val="00701CDE"/>
    <w:rsid w:val="00703232"/>
    <w:rsid w:val="00703B47"/>
    <w:rsid w:val="00706208"/>
    <w:rsid w:val="00707A3B"/>
    <w:rsid w:val="00707B6C"/>
    <w:rsid w:val="00710117"/>
    <w:rsid w:val="00710147"/>
    <w:rsid w:val="007101AA"/>
    <w:rsid w:val="00710AD4"/>
    <w:rsid w:val="0071139D"/>
    <w:rsid w:val="00711D3F"/>
    <w:rsid w:val="0071228C"/>
    <w:rsid w:val="00712872"/>
    <w:rsid w:val="00712E7E"/>
    <w:rsid w:val="00712F7B"/>
    <w:rsid w:val="00713A88"/>
    <w:rsid w:val="00713D42"/>
    <w:rsid w:val="00714868"/>
    <w:rsid w:val="00714E0B"/>
    <w:rsid w:val="00715DAA"/>
    <w:rsid w:val="0071772A"/>
    <w:rsid w:val="00717CC6"/>
    <w:rsid w:val="00720906"/>
    <w:rsid w:val="007209AE"/>
    <w:rsid w:val="00720AF3"/>
    <w:rsid w:val="00720C13"/>
    <w:rsid w:val="007212EE"/>
    <w:rsid w:val="00721F4A"/>
    <w:rsid w:val="00723B15"/>
    <w:rsid w:val="00724345"/>
    <w:rsid w:val="007243E4"/>
    <w:rsid w:val="007253A7"/>
    <w:rsid w:val="00726903"/>
    <w:rsid w:val="00727B5E"/>
    <w:rsid w:val="00730A30"/>
    <w:rsid w:val="00730F48"/>
    <w:rsid w:val="00731749"/>
    <w:rsid w:val="00731E9B"/>
    <w:rsid w:val="00733249"/>
    <w:rsid w:val="00733301"/>
    <w:rsid w:val="00733FA3"/>
    <w:rsid w:val="00734581"/>
    <w:rsid w:val="007350BE"/>
    <w:rsid w:val="00735548"/>
    <w:rsid w:val="00737B6F"/>
    <w:rsid w:val="00740246"/>
    <w:rsid w:val="0074240F"/>
    <w:rsid w:val="00742AF3"/>
    <w:rsid w:val="00742E36"/>
    <w:rsid w:val="007456A4"/>
    <w:rsid w:val="00745740"/>
    <w:rsid w:val="00746906"/>
    <w:rsid w:val="00747942"/>
    <w:rsid w:val="00747A03"/>
    <w:rsid w:val="0075004D"/>
    <w:rsid w:val="0075202E"/>
    <w:rsid w:val="007527E1"/>
    <w:rsid w:val="007535DD"/>
    <w:rsid w:val="0075427D"/>
    <w:rsid w:val="00756260"/>
    <w:rsid w:val="00756E05"/>
    <w:rsid w:val="00756E5D"/>
    <w:rsid w:val="00762E6C"/>
    <w:rsid w:val="0076333E"/>
    <w:rsid w:val="00763355"/>
    <w:rsid w:val="0076364C"/>
    <w:rsid w:val="00763C7A"/>
    <w:rsid w:val="00764469"/>
    <w:rsid w:val="00764F7D"/>
    <w:rsid w:val="007653E6"/>
    <w:rsid w:val="00765850"/>
    <w:rsid w:val="00766537"/>
    <w:rsid w:val="0076669F"/>
    <w:rsid w:val="0076683B"/>
    <w:rsid w:val="0076687D"/>
    <w:rsid w:val="00766B60"/>
    <w:rsid w:val="00771FCA"/>
    <w:rsid w:val="00772C5B"/>
    <w:rsid w:val="00773331"/>
    <w:rsid w:val="00776225"/>
    <w:rsid w:val="007766A6"/>
    <w:rsid w:val="00776831"/>
    <w:rsid w:val="00776D9C"/>
    <w:rsid w:val="00777FA5"/>
    <w:rsid w:val="007801C1"/>
    <w:rsid w:val="007802B2"/>
    <w:rsid w:val="00780469"/>
    <w:rsid w:val="007808D3"/>
    <w:rsid w:val="0078227A"/>
    <w:rsid w:val="00784824"/>
    <w:rsid w:val="007864FF"/>
    <w:rsid w:val="00786D30"/>
    <w:rsid w:val="0079275D"/>
    <w:rsid w:val="007929D5"/>
    <w:rsid w:val="00792EAE"/>
    <w:rsid w:val="0079353B"/>
    <w:rsid w:val="00794B8A"/>
    <w:rsid w:val="00795C3D"/>
    <w:rsid w:val="00796FCB"/>
    <w:rsid w:val="00797961"/>
    <w:rsid w:val="00797D40"/>
    <w:rsid w:val="007A220C"/>
    <w:rsid w:val="007A274A"/>
    <w:rsid w:val="007A3EC6"/>
    <w:rsid w:val="007A5AB1"/>
    <w:rsid w:val="007A6629"/>
    <w:rsid w:val="007B02F4"/>
    <w:rsid w:val="007B10A6"/>
    <w:rsid w:val="007B2442"/>
    <w:rsid w:val="007B27F2"/>
    <w:rsid w:val="007B3AC0"/>
    <w:rsid w:val="007B650E"/>
    <w:rsid w:val="007B65F5"/>
    <w:rsid w:val="007B7D2A"/>
    <w:rsid w:val="007B7E3F"/>
    <w:rsid w:val="007C03A8"/>
    <w:rsid w:val="007C041E"/>
    <w:rsid w:val="007C0975"/>
    <w:rsid w:val="007C1003"/>
    <w:rsid w:val="007C1958"/>
    <w:rsid w:val="007C28C1"/>
    <w:rsid w:val="007C2A24"/>
    <w:rsid w:val="007C3C32"/>
    <w:rsid w:val="007C61F0"/>
    <w:rsid w:val="007C673A"/>
    <w:rsid w:val="007C6E1D"/>
    <w:rsid w:val="007C75EB"/>
    <w:rsid w:val="007D14D8"/>
    <w:rsid w:val="007D1C1C"/>
    <w:rsid w:val="007D1C57"/>
    <w:rsid w:val="007D218F"/>
    <w:rsid w:val="007D3186"/>
    <w:rsid w:val="007D3682"/>
    <w:rsid w:val="007D38E7"/>
    <w:rsid w:val="007D68CF"/>
    <w:rsid w:val="007D69EB"/>
    <w:rsid w:val="007D7835"/>
    <w:rsid w:val="007D7952"/>
    <w:rsid w:val="007E0347"/>
    <w:rsid w:val="007E07F5"/>
    <w:rsid w:val="007E1AB7"/>
    <w:rsid w:val="007E4187"/>
    <w:rsid w:val="007E4A13"/>
    <w:rsid w:val="007E665E"/>
    <w:rsid w:val="007E7280"/>
    <w:rsid w:val="007E79AB"/>
    <w:rsid w:val="007E7BD8"/>
    <w:rsid w:val="007E7D4B"/>
    <w:rsid w:val="007F006F"/>
    <w:rsid w:val="007F1283"/>
    <w:rsid w:val="007F3783"/>
    <w:rsid w:val="007F3794"/>
    <w:rsid w:val="007F3EAD"/>
    <w:rsid w:val="007F4049"/>
    <w:rsid w:val="007F5079"/>
    <w:rsid w:val="007F5193"/>
    <w:rsid w:val="007F5D37"/>
    <w:rsid w:val="007F64F7"/>
    <w:rsid w:val="007F7189"/>
    <w:rsid w:val="007F72A1"/>
    <w:rsid w:val="008003CB"/>
    <w:rsid w:val="00801760"/>
    <w:rsid w:val="00801C13"/>
    <w:rsid w:val="00802465"/>
    <w:rsid w:val="008028A4"/>
    <w:rsid w:val="0080291C"/>
    <w:rsid w:val="00803991"/>
    <w:rsid w:val="00804616"/>
    <w:rsid w:val="0080553E"/>
    <w:rsid w:val="00805AD0"/>
    <w:rsid w:val="00806301"/>
    <w:rsid w:val="00806B81"/>
    <w:rsid w:val="00806D4B"/>
    <w:rsid w:val="008070BF"/>
    <w:rsid w:val="0080765C"/>
    <w:rsid w:val="00807A30"/>
    <w:rsid w:val="0081028B"/>
    <w:rsid w:val="008103E4"/>
    <w:rsid w:val="00810961"/>
    <w:rsid w:val="00811790"/>
    <w:rsid w:val="00815AE4"/>
    <w:rsid w:val="00815C64"/>
    <w:rsid w:val="00816697"/>
    <w:rsid w:val="00816C86"/>
    <w:rsid w:val="00820016"/>
    <w:rsid w:val="008207F9"/>
    <w:rsid w:val="008209E1"/>
    <w:rsid w:val="008216A4"/>
    <w:rsid w:val="0082578C"/>
    <w:rsid w:val="00825A2A"/>
    <w:rsid w:val="0083055B"/>
    <w:rsid w:val="00830B9C"/>
    <w:rsid w:val="00831F05"/>
    <w:rsid w:val="00832571"/>
    <w:rsid w:val="008329A9"/>
    <w:rsid w:val="0083330F"/>
    <w:rsid w:val="00833B01"/>
    <w:rsid w:val="00834322"/>
    <w:rsid w:val="00834C45"/>
    <w:rsid w:val="008355BD"/>
    <w:rsid w:val="008369D5"/>
    <w:rsid w:val="00836F1D"/>
    <w:rsid w:val="00837017"/>
    <w:rsid w:val="008421E1"/>
    <w:rsid w:val="00842783"/>
    <w:rsid w:val="00842B74"/>
    <w:rsid w:val="0084331D"/>
    <w:rsid w:val="00843F8A"/>
    <w:rsid w:val="008440D7"/>
    <w:rsid w:val="008441AA"/>
    <w:rsid w:val="00844325"/>
    <w:rsid w:val="00845963"/>
    <w:rsid w:val="0084653F"/>
    <w:rsid w:val="00846A3A"/>
    <w:rsid w:val="00846E70"/>
    <w:rsid w:val="00846FED"/>
    <w:rsid w:val="0084793B"/>
    <w:rsid w:val="00852108"/>
    <w:rsid w:val="008541CA"/>
    <w:rsid w:val="008553A3"/>
    <w:rsid w:val="0085703C"/>
    <w:rsid w:val="008570C0"/>
    <w:rsid w:val="00857B3B"/>
    <w:rsid w:val="0086074B"/>
    <w:rsid w:val="00860861"/>
    <w:rsid w:val="008628A3"/>
    <w:rsid w:val="00865454"/>
    <w:rsid w:val="00866F6E"/>
    <w:rsid w:val="008670EE"/>
    <w:rsid w:val="0087003D"/>
    <w:rsid w:val="008702CA"/>
    <w:rsid w:val="00871B06"/>
    <w:rsid w:val="00872A36"/>
    <w:rsid w:val="0087350B"/>
    <w:rsid w:val="00874BB4"/>
    <w:rsid w:val="00876A51"/>
    <w:rsid w:val="008772A0"/>
    <w:rsid w:val="008774F8"/>
    <w:rsid w:val="008806D9"/>
    <w:rsid w:val="00880947"/>
    <w:rsid w:val="00883D55"/>
    <w:rsid w:val="008840B3"/>
    <w:rsid w:val="00884AB1"/>
    <w:rsid w:val="00884B73"/>
    <w:rsid w:val="00885E5B"/>
    <w:rsid w:val="008863EC"/>
    <w:rsid w:val="0088716F"/>
    <w:rsid w:val="008877DB"/>
    <w:rsid w:val="00891185"/>
    <w:rsid w:val="008913AC"/>
    <w:rsid w:val="00891888"/>
    <w:rsid w:val="008944F2"/>
    <w:rsid w:val="00895D5D"/>
    <w:rsid w:val="008A0E0B"/>
    <w:rsid w:val="008A106A"/>
    <w:rsid w:val="008A1FD0"/>
    <w:rsid w:val="008A5497"/>
    <w:rsid w:val="008A55D7"/>
    <w:rsid w:val="008A7009"/>
    <w:rsid w:val="008B0056"/>
    <w:rsid w:val="008B218F"/>
    <w:rsid w:val="008B295C"/>
    <w:rsid w:val="008B3AD2"/>
    <w:rsid w:val="008B52F2"/>
    <w:rsid w:val="008B5639"/>
    <w:rsid w:val="008B5E19"/>
    <w:rsid w:val="008B7BB3"/>
    <w:rsid w:val="008B7C43"/>
    <w:rsid w:val="008B7CC7"/>
    <w:rsid w:val="008C0178"/>
    <w:rsid w:val="008C1879"/>
    <w:rsid w:val="008C3469"/>
    <w:rsid w:val="008C346E"/>
    <w:rsid w:val="008C7E93"/>
    <w:rsid w:val="008C7FB4"/>
    <w:rsid w:val="008D065B"/>
    <w:rsid w:val="008D0F09"/>
    <w:rsid w:val="008D264C"/>
    <w:rsid w:val="008D394B"/>
    <w:rsid w:val="008D501B"/>
    <w:rsid w:val="008D6902"/>
    <w:rsid w:val="008D70A0"/>
    <w:rsid w:val="008E0958"/>
    <w:rsid w:val="008E0B71"/>
    <w:rsid w:val="008E1DF0"/>
    <w:rsid w:val="008E4A9B"/>
    <w:rsid w:val="008E5A0B"/>
    <w:rsid w:val="008E5EF8"/>
    <w:rsid w:val="008E6204"/>
    <w:rsid w:val="008E7213"/>
    <w:rsid w:val="008E727A"/>
    <w:rsid w:val="008E7E58"/>
    <w:rsid w:val="008F0CE4"/>
    <w:rsid w:val="008F1798"/>
    <w:rsid w:val="008F1B91"/>
    <w:rsid w:val="008F297E"/>
    <w:rsid w:val="008F2DE0"/>
    <w:rsid w:val="008F3C97"/>
    <w:rsid w:val="008F3DE2"/>
    <w:rsid w:val="008F4049"/>
    <w:rsid w:val="008F4F63"/>
    <w:rsid w:val="008F6F1E"/>
    <w:rsid w:val="00901AC2"/>
    <w:rsid w:val="00901B2E"/>
    <w:rsid w:val="0090323D"/>
    <w:rsid w:val="00904B50"/>
    <w:rsid w:val="00910156"/>
    <w:rsid w:val="00910FA7"/>
    <w:rsid w:val="009118AF"/>
    <w:rsid w:val="00911911"/>
    <w:rsid w:val="0091548E"/>
    <w:rsid w:val="00915683"/>
    <w:rsid w:val="00915969"/>
    <w:rsid w:val="00916EB7"/>
    <w:rsid w:val="009219D7"/>
    <w:rsid w:val="00921FC2"/>
    <w:rsid w:val="009228C9"/>
    <w:rsid w:val="00923596"/>
    <w:rsid w:val="00923661"/>
    <w:rsid w:val="00923EBC"/>
    <w:rsid w:val="009265FC"/>
    <w:rsid w:val="009269F3"/>
    <w:rsid w:val="00926CF0"/>
    <w:rsid w:val="0092711D"/>
    <w:rsid w:val="0092716B"/>
    <w:rsid w:val="00927826"/>
    <w:rsid w:val="009304B4"/>
    <w:rsid w:val="00930C6B"/>
    <w:rsid w:val="00930E6B"/>
    <w:rsid w:val="00931523"/>
    <w:rsid w:val="00931F7B"/>
    <w:rsid w:val="009352C9"/>
    <w:rsid w:val="00935C44"/>
    <w:rsid w:val="00940978"/>
    <w:rsid w:val="009419B2"/>
    <w:rsid w:val="00941F25"/>
    <w:rsid w:val="009420CD"/>
    <w:rsid w:val="009421A4"/>
    <w:rsid w:val="00942545"/>
    <w:rsid w:val="009441BB"/>
    <w:rsid w:val="00944F0E"/>
    <w:rsid w:val="0094509D"/>
    <w:rsid w:val="0094518C"/>
    <w:rsid w:val="00945A74"/>
    <w:rsid w:val="00946973"/>
    <w:rsid w:val="00950EFA"/>
    <w:rsid w:val="0095159A"/>
    <w:rsid w:val="00952C20"/>
    <w:rsid w:val="009531BA"/>
    <w:rsid w:val="00953363"/>
    <w:rsid w:val="009576DC"/>
    <w:rsid w:val="00960E33"/>
    <w:rsid w:val="00961E60"/>
    <w:rsid w:val="00961F58"/>
    <w:rsid w:val="0096208A"/>
    <w:rsid w:val="009638AB"/>
    <w:rsid w:val="00963B36"/>
    <w:rsid w:val="00965CB4"/>
    <w:rsid w:val="00966423"/>
    <w:rsid w:val="00966525"/>
    <w:rsid w:val="00966B27"/>
    <w:rsid w:val="00967BEF"/>
    <w:rsid w:val="00970251"/>
    <w:rsid w:val="009722C4"/>
    <w:rsid w:val="00973A7B"/>
    <w:rsid w:val="00975020"/>
    <w:rsid w:val="009764A2"/>
    <w:rsid w:val="00980094"/>
    <w:rsid w:val="00981323"/>
    <w:rsid w:val="009814F6"/>
    <w:rsid w:val="00981999"/>
    <w:rsid w:val="00983BCB"/>
    <w:rsid w:val="00983CC2"/>
    <w:rsid w:val="009848BB"/>
    <w:rsid w:val="009854BB"/>
    <w:rsid w:val="0098659E"/>
    <w:rsid w:val="00986B99"/>
    <w:rsid w:val="009875F7"/>
    <w:rsid w:val="00990F06"/>
    <w:rsid w:val="0099257A"/>
    <w:rsid w:val="0099285B"/>
    <w:rsid w:val="00993203"/>
    <w:rsid w:val="009934DA"/>
    <w:rsid w:val="00993DFD"/>
    <w:rsid w:val="0099508A"/>
    <w:rsid w:val="00995CBF"/>
    <w:rsid w:val="009A1AD8"/>
    <w:rsid w:val="009A20B4"/>
    <w:rsid w:val="009A6A70"/>
    <w:rsid w:val="009A7C8D"/>
    <w:rsid w:val="009B0B49"/>
    <w:rsid w:val="009B1816"/>
    <w:rsid w:val="009B1CB9"/>
    <w:rsid w:val="009B332B"/>
    <w:rsid w:val="009B4E7C"/>
    <w:rsid w:val="009B56A5"/>
    <w:rsid w:val="009C0B1D"/>
    <w:rsid w:val="009C1108"/>
    <w:rsid w:val="009C1778"/>
    <w:rsid w:val="009C21FF"/>
    <w:rsid w:val="009C242E"/>
    <w:rsid w:val="009C2BF3"/>
    <w:rsid w:val="009C4686"/>
    <w:rsid w:val="009C6314"/>
    <w:rsid w:val="009C6F67"/>
    <w:rsid w:val="009C719C"/>
    <w:rsid w:val="009C76E0"/>
    <w:rsid w:val="009C7E8D"/>
    <w:rsid w:val="009D049C"/>
    <w:rsid w:val="009D08A6"/>
    <w:rsid w:val="009D21FD"/>
    <w:rsid w:val="009D26B4"/>
    <w:rsid w:val="009D2E13"/>
    <w:rsid w:val="009D31D8"/>
    <w:rsid w:val="009D3334"/>
    <w:rsid w:val="009D3490"/>
    <w:rsid w:val="009D3AAC"/>
    <w:rsid w:val="009D3B5C"/>
    <w:rsid w:val="009D4A0C"/>
    <w:rsid w:val="009D4CCD"/>
    <w:rsid w:val="009D6056"/>
    <w:rsid w:val="009D6205"/>
    <w:rsid w:val="009E0B03"/>
    <w:rsid w:val="009E2F70"/>
    <w:rsid w:val="009E4B6F"/>
    <w:rsid w:val="009E4D77"/>
    <w:rsid w:val="009F1BB1"/>
    <w:rsid w:val="009F2912"/>
    <w:rsid w:val="009F35A7"/>
    <w:rsid w:val="009F4167"/>
    <w:rsid w:val="009F5049"/>
    <w:rsid w:val="009F5F69"/>
    <w:rsid w:val="009F63E2"/>
    <w:rsid w:val="009F703B"/>
    <w:rsid w:val="009F7FFB"/>
    <w:rsid w:val="00A01C81"/>
    <w:rsid w:val="00A03348"/>
    <w:rsid w:val="00A05465"/>
    <w:rsid w:val="00A05D60"/>
    <w:rsid w:val="00A061D6"/>
    <w:rsid w:val="00A06315"/>
    <w:rsid w:val="00A0652B"/>
    <w:rsid w:val="00A06752"/>
    <w:rsid w:val="00A06B21"/>
    <w:rsid w:val="00A06D6D"/>
    <w:rsid w:val="00A143BF"/>
    <w:rsid w:val="00A14D21"/>
    <w:rsid w:val="00A1582F"/>
    <w:rsid w:val="00A163CB"/>
    <w:rsid w:val="00A20A6E"/>
    <w:rsid w:val="00A20C93"/>
    <w:rsid w:val="00A228F5"/>
    <w:rsid w:val="00A22DE0"/>
    <w:rsid w:val="00A23641"/>
    <w:rsid w:val="00A23874"/>
    <w:rsid w:val="00A25683"/>
    <w:rsid w:val="00A27B9B"/>
    <w:rsid w:val="00A30148"/>
    <w:rsid w:val="00A30F24"/>
    <w:rsid w:val="00A311A0"/>
    <w:rsid w:val="00A31A28"/>
    <w:rsid w:val="00A320BB"/>
    <w:rsid w:val="00A3308B"/>
    <w:rsid w:val="00A33B84"/>
    <w:rsid w:val="00A346BC"/>
    <w:rsid w:val="00A36222"/>
    <w:rsid w:val="00A36B14"/>
    <w:rsid w:val="00A36E0F"/>
    <w:rsid w:val="00A3795C"/>
    <w:rsid w:val="00A37CF5"/>
    <w:rsid w:val="00A42AB5"/>
    <w:rsid w:val="00A4501F"/>
    <w:rsid w:val="00A46047"/>
    <w:rsid w:val="00A46CC7"/>
    <w:rsid w:val="00A47119"/>
    <w:rsid w:val="00A471AA"/>
    <w:rsid w:val="00A50368"/>
    <w:rsid w:val="00A5081F"/>
    <w:rsid w:val="00A50CD2"/>
    <w:rsid w:val="00A51AC9"/>
    <w:rsid w:val="00A51DE3"/>
    <w:rsid w:val="00A52500"/>
    <w:rsid w:val="00A52F01"/>
    <w:rsid w:val="00A56456"/>
    <w:rsid w:val="00A57A3B"/>
    <w:rsid w:val="00A57AFD"/>
    <w:rsid w:val="00A60FE7"/>
    <w:rsid w:val="00A6198A"/>
    <w:rsid w:val="00A6226D"/>
    <w:rsid w:val="00A638E1"/>
    <w:rsid w:val="00A63977"/>
    <w:rsid w:val="00A64B30"/>
    <w:rsid w:val="00A64F9C"/>
    <w:rsid w:val="00A65FD7"/>
    <w:rsid w:val="00A66A0B"/>
    <w:rsid w:val="00A67176"/>
    <w:rsid w:val="00A71C7A"/>
    <w:rsid w:val="00A72EDE"/>
    <w:rsid w:val="00A74039"/>
    <w:rsid w:val="00A7635C"/>
    <w:rsid w:val="00A763D5"/>
    <w:rsid w:val="00A76B88"/>
    <w:rsid w:val="00A77728"/>
    <w:rsid w:val="00A77B30"/>
    <w:rsid w:val="00A80CA3"/>
    <w:rsid w:val="00A81432"/>
    <w:rsid w:val="00A81596"/>
    <w:rsid w:val="00A81C33"/>
    <w:rsid w:val="00A82634"/>
    <w:rsid w:val="00A83196"/>
    <w:rsid w:val="00A83D0C"/>
    <w:rsid w:val="00A84284"/>
    <w:rsid w:val="00A87A40"/>
    <w:rsid w:val="00A906DB"/>
    <w:rsid w:val="00A90D24"/>
    <w:rsid w:val="00A9165E"/>
    <w:rsid w:val="00A91AEB"/>
    <w:rsid w:val="00A9361E"/>
    <w:rsid w:val="00A946B8"/>
    <w:rsid w:val="00A96166"/>
    <w:rsid w:val="00A96517"/>
    <w:rsid w:val="00A96637"/>
    <w:rsid w:val="00AA05AE"/>
    <w:rsid w:val="00AA167C"/>
    <w:rsid w:val="00AA18F1"/>
    <w:rsid w:val="00AA5D9A"/>
    <w:rsid w:val="00AA5FCD"/>
    <w:rsid w:val="00AA7CB2"/>
    <w:rsid w:val="00AB0DA2"/>
    <w:rsid w:val="00AB0F4C"/>
    <w:rsid w:val="00AB121A"/>
    <w:rsid w:val="00AB12E1"/>
    <w:rsid w:val="00AB3420"/>
    <w:rsid w:val="00AB383E"/>
    <w:rsid w:val="00AB3A1C"/>
    <w:rsid w:val="00AB3B43"/>
    <w:rsid w:val="00AC0AD1"/>
    <w:rsid w:val="00AC1D38"/>
    <w:rsid w:val="00AC20A8"/>
    <w:rsid w:val="00AC2629"/>
    <w:rsid w:val="00AC4D0A"/>
    <w:rsid w:val="00AC5242"/>
    <w:rsid w:val="00AC528B"/>
    <w:rsid w:val="00AC57AD"/>
    <w:rsid w:val="00AC5F44"/>
    <w:rsid w:val="00AC6317"/>
    <w:rsid w:val="00AC79D3"/>
    <w:rsid w:val="00AD0686"/>
    <w:rsid w:val="00AD2277"/>
    <w:rsid w:val="00AD29E6"/>
    <w:rsid w:val="00AD3DF5"/>
    <w:rsid w:val="00AD3E0D"/>
    <w:rsid w:val="00AD79D1"/>
    <w:rsid w:val="00AD7F41"/>
    <w:rsid w:val="00AE13C9"/>
    <w:rsid w:val="00AE1ADE"/>
    <w:rsid w:val="00AE22FD"/>
    <w:rsid w:val="00AE56C7"/>
    <w:rsid w:val="00AE59D1"/>
    <w:rsid w:val="00AE5D7C"/>
    <w:rsid w:val="00AF0C73"/>
    <w:rsid w:val="00AF14A3"/>
    <w:rsid w:val="00AF168A"/>
    <w:rsid w:val="00AF2214"/>
    <w:rsid w:val="00AF4091"/>
    <w:rsid w:val="00AF4629"/>
    <w:rsid w:val="00AF4A1B"/>
    <w:rsid w:val="00AF4FE0"/>
    <w:rsid w:val="00AF65C0"/>
    <w:rsid w:val="00AF7C14"/>
    <w:rsid w:val="00B004F3"/>
    <w:rsid w:val="00B032E0"/>
    <w:rsid w:val="00B03F62"/>
    <w:rsid w:val="00B06831"/>
    <w:rsid w:val="00B12542"/>
    <w:rsid w:val="00B12D49"/>
    <w:rsid w:val="00B12FA4"/>
    <w:rsid w:val="00B13D99"/>
    <w:rsid w:val="00B15468"/>
    <w:rsid w:val="00B162D0"/>
    <w:rsid w:val="00B17A30"/>
    <w:rsid w:val="00B20B11"/>
    <w:rsid w:val="00B22083"/>
    <w:rsid w:val="00B23C27"/>
    <w:rsid w:val="00B243CC"/>
    <w:rsid w:val="00B26249"/>
    <w:rsid w:val="00B30457"/>
    <w:rsid w:val="00B30528"/>
    <w:rsid w:val="00B30F37"/>
    <w:rsid w:val="00B31936"/>
    <w:rsid w:val="00B3206A"/>
    <w:rsid w:val="00B32195"/>
    <w:rsid w:val="00B321A9"/>
    <w:rsid w:val="00B33A16"/>
    <w:rsid w:val="00B3464B"/>
    <w:rsid w:val="00B34BF4"/>
    <w:rsid w:val="00B34F8B"/>
    <w:rsid w:val="00B40326"/>
    <w:rsid w:val="00B4132C"/>
    <w:rsid w:val="00B420EE"/>
    <w:rsid w:val="00B42915"/>
    <w:rsid w:val="00B4325A"/>
    <w:rsid w:val="00B43927"/>
    <w:rsid w:val="00B45160"/>
    <w:rsid w:val="00B453C7"/>
    <w:rsid w:val="00B463E7"/>
    <w:rsid w:val="00B46B4B"/>
    <w:rsid w:val="00B470EC"/>
    <w:rsid w:val="00B473DB"/>
    <w:rsid w:val="00B503A3"/>
    <w:rsid w:val="00B520F8"/>
    <w:rsid w:val="00B5343C"/>
    <w:rsid w:val="00B55B4F"/>
    <w:rsid w:val="00B55E26"/>
    <w:rsid w:val="00B62608"/>
    <w:rsid w:val="00B626B0"/>
    <w:rsid w:val="00B63889"/>
    <w:rsid w:val="00B63E62"/>
    <w:rsid w:val="00B63F91"/>
    <w:rsid w:val="00B651A5"/>
    <w:rsid w:val="00B65491"/>
    <w:rsid w:val="00B66AC7"/>
    <w:rsid w:val="00B67862"/>
    <w:rsid w:val="00B7006A"/>
    <w:rsid w:val="00B7264A"/>
    <w:rsid w:val="00B73EAF"/>
    <w:rsid w:val="00B743B8"/>
    <w:rsid w:val="00B74AF7"/>
    <w:rsid w:val="00B765F9"/>
    <w:rsid w:val="00B76E34"/>
    <w:rsid w:val="00B80B43"/>
    <w:rsid w:val="00B80E77"/>
    <w:rsid w:val="00B825EA"/>
    <w:rsid w:val="00B82B18"/>
    <w:rsid w:val="00B83308"/>
    <w:rsid w:val="00B847A2"/>
    <w:rsid w:val="00B8564B"/>
    <w:rsid w:val="00B8734C"/>
    <w:rsid w:val="00B922FF"/>
    <w:rsid w:val="00B927D1"/>
    <w:rsid w:val="00B92B5D"/>
    <w:rsid w:val="00B92D41"/>
    <w:rsid w:val="00B95720"/>
    <w:rsid w:val="00B9576E"/>
    <w:rsid w:val="00B978AA"/>
    <w:rsid w:val="00BA0129"/>
    <w:rsid w:val="00BA0391"/>
    <w:rsid w:val="00BA0A50"/>
    <w:rsid w:val="00BA2CB5"/>
    <w:rsid w:val="00BA30AD"/>
    <w:rsid w:val="00BA4E67"/>
    <w:rsid w:val="00BA5689"/>
    <w:rsid w:val="00BA59AE"/>
    <w:rsid w:val="00BA6480"/>
    <w:rsid w:val="00BA7449"/>
    <w:rsid w:val="00BA7B40"/>
    <w:rsid w:val="00BA7C43"/>
    <w:rsid w:val="00BB1BDB"/>
    <w:rsid w:val="00BB1DF1"/>
    <w:rsid w:val="00BB2710"/>
    <w:rsid w:val="00BB28E7"/>
    <w:rsid w:val="00BB3F2F"/>
    <w:rsid w:val="00BB46C4"/>
    <w:rsid w:val="00BB7FBE"/>
    <w:rsid w:val="00BC04CD"/>
    <w:rsid w:val="00BC0828"/>
    <w:rsid w:val="00BC1058"/>
    <w:rsid w:val="00BC1163"/>
    <w:rsid w:val="00BC189D"/>
    <w:rsid w:val="00BC4208"/>
    <w:rsid w:val="00BC48BE"/>
    <w:rsid w:val="00BC4959"/>
    <w:rsid w:val="00BC546B"/>
    <w:rsid w:val="00BC6E97"/>
    <w:rsid w:val="00BD043B"/>
    <w:rsid w:val="00BD14C9"/>
    <w:rsid w:val="00BD18D7"/>
    <w:rsid w:val="00BD3690"/>
    <w:rsid w:val="00BD3FF0"/>
    <w:rsid w:val="00BD43DC"/>
    <w:rsid w:val="00BD6369"/>
    <w:rsid w:val="00BE0409"/>
    <w:rsid w:val="00BE0F4B"/>
    <w:rsid w:val="00BE1B03"/>
    <w:rsid w:val="00BE1F98"/>
    <w:rsid w:val="00BE3AB5"/>
    <w:rsid w:val="00BE5D2D"/>
    <w:rsid w:val="00BE79C8"/>
    <w:rsid w:val="00BF06B0"/>
    <w:rsid w:val="00BF0ABE"/>
    <w:rsid w:val="00BF1228"/>
    <w:rsid w:val="00BF1269"/>
    <w:rsid w:val="00BF2B5F"/>
    <w:rsid w:val="00BF4325"/>
    <w:rsid w:val="00BF46FC"/>
    <w:rsid w:val="00BF5903"/>
    <w:rsid w:val="00C00454"/>
    <w:rsid w:val="00C011D4"/>
    <w:rsid w:val="00C01372"/>
    <w:rsid w:val="00C03021"/>
    <w:rsid w:val="00C0544E"/>
    <w:rsid w:val="00C10F47"/>
    <w:rsid w:val="00C119C7"/>
    <w:rsid w:val="00C133B4"/>
    <w:rsid w:val="00C13FF8"/>
    <w:rsid w:val="00C14F88"/>
    <w:rsid w:val="00C15015"/>
    <w:rsid w:val="00C15D10"/>
    <w:rsid w:val="00C1720F"/>
    <w:rsid w:val="00C17774"/>
    <w:rsid w:val="00C17E41"/>
    <w:rsid w:val="00C17F34"/>
    <w:rsid w:val="00C213BD"/>
    <w:rsid w:val="00C21C69"/>
    <w:rsid w:val="00C22817"/>
    <w:rsid w:val="00C24125"/>
    <w:rsid w:val="00C25981"/>
    <w:rsid w:val="00C267E3"/>
    <w:rsid w:val="00C26BD0"/>
    <w:rsid w:val="00C277D2"/>
    <w:rsid w:val="00C32ECB"/>
    <w:rsid w:val="00C35E9B"/>
    <w:rsid w:val="00C371E6"/>
    <w:rsid w:val="00C37EA7"/>
    <w:rsid w:val="00C4079B"/>
    <w:rsid w:val="00C40E96"/>
    <w:rsid w:val="00C426FE"/>
    <w:rsid w:val="00C4284E"/>
    <w:rsid w:val="00C43F55"/>
    <w:rsid w:val="00C46D62"/>
    <w:rsid w:val="00C4713A"/>
    <w:rsid w:val="00C471D8"/>
    <w:rsid w:val="00C476BE"/>
    <w:rsid w:val="00C5087C"/>
    <w:rsid w:val="00C52446"/>
    <w:rsid w:val="00C54DB3"/>
    <w:rsid w:val="00C578ED"/>
    <w:rsid w:val="00C60938"/>
    <w:rsid w:val="00C60D2D"/>
    <w:rsid w:val="00C6133E"/>
    <w:rsid w:val="00C63209"/>
    <w:rsid w:val="00C64375"/>
    <w:rsid w:val="00C64CC4"/>
    <w:rsid w:val="00C65BD8"/>
    <w:rsid w:val="00C65D40"/>
    <w:rsid w:val="00C66C39"/>
    <w:rsid w:val="00C705F5"/>
    <w:rsid w:val="00C70687"/>
    <w:rsid w:val="00C74EF4"/>
    <w:rsid w:val="00C756DF"/>
    <w:rsid w:val="00C75EF1"/>
    <w:rsid w:val="00C76044"/>
    <w:rsid w:val="00C77AE6"/>
    <w:rsid w:val="00C80921"/>
    <w:rsid w:val="00C81999"/>
    <w:rsid w:val="00C81C02"/>
    <w:rsid w:val="00C82A7D"/>
    <w:rsid w:val="00C86860"/>
    <w:rsid w:val="00C87709"/>
    <w:rsid w:val="00C9153F"/>
    <w:rsid w:val="00C921CD"/>
    <w:rsid w:val="00C9323A"/>
    <w:rsid w:val="00C9332F"/>
    <w:rsid w:val="00C93C64"/>
    <w:rsid w:val="00C94EB0"/>
    <w:rsid w:val="00C94F7F"/>
    <w:rsid w:val="00C95AA5"/>
    <w:rsid w:val="00C96430"/>
    <w:rsid w:val="00C97F32"/>
    <w:rsid w:val="00CA0763"/>
    <w:rsid w:val="00CA0938"/>
    <w:rsid w:val="00CA0E1F"/>
    <w:rsid w:val="00CA11B4"/>
    <w:rsid w:val="00CA2110"/>
    <w:rsid w:val="00CA2EF4"/>
    <w:rsid w:val="00CA5A0E"/>
    <w:rsid w:val="00CA5EAA"/>
    <w:rsid w:val="00CA5F83"/>
    <w:rsid w:val="00CA6345"/>
    <w:rsid w:val="00CA72CF"/>
    <w:rsid w:val="00CA73ED"/>
    <w:rsid w:val="00CB1EBB"/>
    <w:rsid w:val="00CB28A8"/>
    <w:rsid w:val="00CB305D"/>
    <w:rsid w:val="00CB4D7B"/>
    <w:rsid w:val="00CB6276"/>
    <w:rsid w:val="00CB7B75"/>
    <w:rsid w:val="00CC06A5"/>
    <w:rsid w:val="00CC085F"/>
    <w:rsid w:val="00CC37E1"/>
    <w:rsid w:val="00CC76E8"/>
    <w:rsid w:val="00CD10B8"/>
    <w:rsid w:val="00CD14BC"/>
    <w:rsid w:val="00CD1B33"/>
    <w:rsid w:val="00CD29BD"/>
    <w:rsid w:val="00CD31A3"/>
    <w:rsid w:val="00CD39E3"/>
    <w:rsid w:val="00CD50C1"/>
    <w:rsid w:val="00CD6EEE"/>
    <w:rsid w:val="00CE0141"/>
    <w:rsid w:val="00CE13BD"/>
    <w:rsid w:val="00CE17B3"/>
    <w:rsid w:val="00CE183E"/>
    <w:rsid w:val="00CE35B0"/>
    <w:rsid w:val="00CE6168"/>
    <w:rsid w:val="00CE63AE"/>
    <w:rsid w:val="00CE6450"/>
    <w:rsid w:val="00CE7B08"/>
    <w:rsid w:val="00CE7B09"/>
    <w:rsid w:val="00CE7B87"/>
    <w:rsid w:val="00CE7EBF"/>
    <w:rsid w:val="00CF065F"/>
    <w:rsid w:val="00CF1B69"/>
    <w:rsid w:val="00CF2182"/>
    <w:rsid w:val="00CF24B1"/>
    <w:rsid w:val="00CF28C9"/>
    <w:rsid w:val="00CF3045"/>
    <w:rsid w:val="00CF4001"/>
    <w:rsid w:val="00CF607C"/>
    <w:rsid w:val="00CF6DA2"/>
    <w:rsid w:val="00D00300"/>
    <w:rsid w:val="00D01156"/>
    <w:rsid w:val="00D01CC8"/>
    <w:rsid w:val="00D01EB2"/>
    <w:rsid w:val="00D02AF1"/>
    <w:rsid w:val="00D05D38"/>
    <w:rsid w:val="00D06318"/>
    <w:rsid w:val="00D10125"/>
    <w:rsid w:val="00D11BF0"/>
    <w:rsid w:val="00D12059"/>
    <w:rsid w:val="00D1371B"/>
    <w:rsid w:val="00D142F3"/>
    <w:rsid w:val="00D147E8"/>
    <w:rsid w:val="00D17654"/>
    <w:rsid w:val="00D17674"/>
    <w:rsid w:val="00D22F7D"/>
    <w:rsid w:val="00D24091"/>
    <w:rsid w:val="00D24192"/>
    <w:rsid w:val="00D24E06"/>
    <w:rsid w:val="00D25C60"/>
    <w:rsid w:val="00D3530A"/>
    <w:rsid w:val="00D35395"/>
    <w:rsid w:val="00D35F4A"/>
    <w:rsid w:val="00D371AF"/>
    <w:rsid w:val="00D37B83"/>
    <w:rsid w:val="00D404EB"/>
    <w:rsid w:val="00D41854"/>
    <w:rsid w:val="00D41C45"/>
    <w:rsid w:val="00D42942"/>
    <w:rsid w:val="00D44C33"/>
    <w:rsid w:val="00D44E44"/>
    <w:rsid w:val="00D45312"/>
    <w:rsid w:val="00D463E1"/>
    <w:rsid w:val="00D46C18"/>
    <w:rsid w:val="00D50DBF"/>
    <w:rsid w:val="00D51402"/>
    <w:rsid w:val="00D51546"/>
    <w:rsid w:val="00D51DC0"/>
    <w:rsid w:val="00D550C1"/>
    <w:rsid w:val="00D55AD7"/>
    <w:rsid w:val="00D61286"/>
    <w:rsid w:val="00D616A1"/>
    <w:rsid w:val="00D623C2"/>
    <w:rsid w:val="00D631E0"/>
    <w:rsid w:val="00D64257"/>
    <w:rsid w:val="00D64E62"/>
    <w:rsid w:val="00D656B1"/>
    <w:rsid w:val="00D66154"/>
    <w:rsid w:val="00D66F63"/>
    <w:rsid w:val="00D67A2C"/>
    <w:rsid w:val="00D700D4"/>
    <w:rsid w:val="00D7024D"/>
    <w:rsid w:val="00D703F0"/>
    <w:rsid w:val="00D71900"/>
    <w:rsid w:val="00D726BA"/>
    <w:rsid w:val="00D72F36"/>
    <w:rsid w:val="00D804D8"/>
    <w:rsid w:val="00D80F7E"/>
    <w:rsid w:val="00D81E0F"/>
    <w:rsid w:val="00D83A2F"/>
    <w:rsid w:val="00D84F9F"/>
    <w:rsid w:val="00D85302"/>
    <w:rsid w:val="00D85826"/>
    <w:rsid w:val="00D85BFD"/>
    <w:rsid w:val="00D87C3F"/>
    <w:rsid w:val="00D91469"/>
    <w:rsid w:val="00D93F06"/>
    <w:rsid w:val="00D94D23"/>
    <w:rsid w:val="00D95690"/>
    <w:rsid w:val="00DA0E65"/>
    <w:rsid w:val="00DA271F"/>
    <w:rsid w:val="00DA2962"/>
    <w:rsid w:val="00DA47A8"/>
    <w:rsid w:val="00DA4F5F"/>
    <w:rsid w:val="00DA5FD9"/>
    <w:rsid w:val="00DA68EB"/>
    <w:rsid w:val="00DA75B1"/>
    <w:rsid w:val="00DA7D09"/>
    <w:rsid w:val="00DB0517"/>
    <w:rsid w:val="00DB1A41"/>
    <w:rsid w:val="00DB1B41"/>
    <w:rsid w:val="00DB246F"/>
    <w:rsid w:val="00DB6987"/>
    <w:rsid w:val="00DB6AB0"/>
    <w:rsid w:val="00DB6B9C"/>
    <w:rsid w:val="00DC0148"/>
    <w:rsid w:val="00DC220C"/>
    <w:rsid w:val="00DC2395"/>
    <w:rsid w:val="00DC2826"/>
    <w:rsid w:val="00DC28D3"/>
    <w:rsid w:val="00DC4199"/>
    <w:rsid w:val="00DC50F9"/>
    <w:rsid w:val="00DC54D8"/>
    <w:rsid w:val="00DD030C"/>
    <w:rsid w:val="00DD0974"/>
    <w:rsid w:val="00DD14BD"/>
    <w:rsid w:val="00DD379E"/>
    <w:rsid w:val="00DD3AEA"/>
    <w:rsid w:val="00DD6A0D"/>
    <w:rsid w:val="00DD7219"/>
    <w:rsid w:val="00DE0D20"/>
    <w:rsid w:val="00DE0EAA"/>
    <w:rsid w:val="00DE1A5D"/>
    <w:rsid w:val="00DE242E"/>
    <w:rsid w:val="00DE290C"/>
    <w:rsid w:val="00DE411D"/>
    <w:rsid w:val="00DE5286"/>
    <w:rsid w:val="00DE72B7"/>
    <w:rsid w:val="00DF2B2C"/>
    <w:rsid w:val="00DF338F"/>
    <w:rsid w:val="00DF35D8"/>
    <w:rsid w:val="00DF410F"/>
    <w:rsid w:val="00DF537B"/>
    <w:rsid w:val="00DF7B74"/>
    <w:rsid w:val="00E00518"/>
    <w:rsid w:val="00E019F9"/>
    <w:rsid w:val="00E01BD3"/>
    <w:rsid w:val="00E03F26"/>
    <w:rsid w:val="00E04A75"/>
    <w:rsid w:val="00E0595A"/>
    <w:rsid w:val="00E05DCA"/>
    <w:rsid w:val="00E05FF3"/>
    <w:rsid w:val="00E07404"/>
    <w:rsid w:val="00E07BEF"/>
    <w:rsid w:val="00E113F1"/>
    <w:rsid w:val="00E13244"/>
    <w:rsid w:val="00E139C3"/>
    <w:rsid w:val="00E13FB0"/>
    <w:rsid w:val="00E14992"/>
    <w:rsid w:val="00E1589A"/>
    <w:rsid w:val="00E16173"/>
    <w:rsid w:val="00E2045C"/>
    <w:rsid w:val="00E214D6"/>
    <w:rsid w:val="00E22DFA"/>
    <w:rsid w:val="00E23D16"/>
    <w:rsid w:val="00E24C33"/>
    <w:rsid w:val="00E24F51"/>
    <w:rsid w:val="00E267FD"/>
    <w:rsid w:val="00E27AAC"/>
    <w:rsid w:val="00E30291"/>
    <w:rsid w:val="00E30AAC"/>
    <w:rsid w:val="00E339B2"/>
    <w:rsid w:val="00E3499D"/>
    <w:rsid w:val="00E34CF6"/>
    <w:rsid w:val="00E3632F"/>
    <w:rsid w:val="00E37560"/>
    <w:rsid w:val="00E376AF"/>
    <w:rsid w:val="00E376E3"/>
    <w:rsid w:val="00E4107D"/>
    <w:rsid w:val="00E416F6"/>
    <w:rsid w:val="00E41FF0"/>
    <w:rsid w:val="00E421F1"/>
    <w:rsid w:val="00E43563"/>
    <w:rsid w:val="00E43920"/>
    <w:rsid w:val="00E439EA"/>
    <w:rsid w:val="00E43F53"/>
    <w:rsid w:val="00E44DC3"/>
    <w:rsid w:val="00E46075"/>
    <w:rsid w:val="00E478BC"/>
    <w:rsid w:val="00E50E20"/>
    <w:rsid w:val="00E515CB"/>
    <w:rsid w:val="00E51CA4"/>
    <w:rsid w:val="00E52193"/>
    <w:rsid w:val="00E522AE"/>
    <w:rsid w:val="00E5506A"/>
    <w:rsid w:val="00E558AC"/>
    <w:rsid w:val="00E559D5"/>
    <w:rsid w:val="00E5660B"/>
    <w:rsid w:val="00E57454"/>
    <w:rsid w:val="00E57960"/>
    <w:rsid w:val="00E57B8F"/>
    <w:rsid w:val="00E60CD7"/>
    <w:rsid w:val="00E6282F"/>
    <w:rsid w:val="00E63808"/>
    <w:rsid w:val="00E651CA"/>
    <w:rsid w:val="00E6601F"/>
    <w:rsid w:val="00E6734A"/>
    <w:rsid w:val="00E67F34"/>
    <w:rsid w:val="00E70001"/>
    <w:rsid w:val="00E73A42"/>
    <w:rsid w:val="00E7450E"/>
    <w:rsid w:val="00E80FAE"/>
    <w:rsid w:val="00E820FD"/>
    <w:rsid w:val="00E822FB"/>
    <w:rsid w:val="00E8284A"/>
    <w:rsid w:val="00E838A9"/>
    <w:rsid w:val="00E8393A"/>
    <w:rsid w:val="00E83CC4"/>
    <w:rsid w:val="00E85449"/>
    <w:rsid w:val="00E85F2D"/>
    <w:rsid w:val="00E866BC"/>
    <w:rsid w:val="00E911EB"/>
    <w:rsid w:val="00E947F5"/>
    <w:rsid w:val="00E973E1"/>
    <w:rsid w:val="00EA06EE"/>
    <w:rsid w:val="00EA23E1"/>
    <w:rsid w:val="00EA247D"/>
    <w:rsid w:val="00EA26F9"/>
    <w:rsid w:val="00EA2702"/>
    <w:rsid w:val="00EA3044"/>
    <w:rsid w:val="00EA33A2"/>
    <w:rsid w:val="00EA36D3"/>
    <w:rsid w:val="00EA386B"/>
    <w:rsid w:val="00EA4827"/>
    <w:rsid w:val="00EA483A"/>
    <w:rsid w:val="00EA5968"/>
    <w:rsid w:val="00EA63D8"/>
    <w:rsid w:val="00EB1099"/>
    <w:rsid w:val="00EB179D"/>
    <w:rsid w:val="00EB196D"/>
    <w:rsid w:val="00EB1E6D"/>
    <w:rsid w:val="00EB2024"/>
    <w:rsid w:val="00EB2394"/>
    <w:rsid w:val="00EB28AB"/>
    <w:rsid w:val="00EB30F2"/>
    <w:rsid w:val="00EB48C5"/>
    <w:rsid w:val="00EB4A5D"/>
    <w:rsid w:val="00EB5A8B"/>
    <w:rsid w:val="00EB6061"/>
    <w:rsid w:val="00EC3F77"/>
    <w:rsid w:val="00EC49D6"/>
    <w:rsid w:val="00EC4EFD"/>
    <w:rsid w:val="00EC6FF6"/>
    <w:rsid w:val="00EC7BC2"/>
    <w:rsid w:val="00ED171F"/>
    <w:rsid w:val="00ED2263"/>
    <w:rsid w:val="00ED3B6F"/>
    <w:rsid w:val="00ED6E2F"/>
    <w:rsid w:val="00EE0495"/>
    <w:rsid w:val="00EE1B29"/>
    <w:rsid w:val="00EE2DCD"/>
    <w:rsid w:val="00EE3D86"/>
    <w:rsid w:val="00EE3DB0"/>
    <w:rsid w:val="00EE428C"/>
    <w:rsid w:val="00EE4968"/>
    <w:rsid w:val="00EE4E3C"/>
    <w:rsid w:val="00EF32E1"/>
    <w:rsid w:val="00EF4497"/>
    <w:rsid w:val="00EF5FBB"/>
    <w:rsid w:val="00EF67A6"/>
    <w:rsid w:val="00EF7E13"/>
    <w:rsid w:val="00F01912"/>
    <w:rsid w:val="00F04E42"/>
    <w:rsid w:val="00F10BE9"/>
    <w:rsid w:val="00F117D8"/>
    <w:rsid w:val="00F11AF5"/>
    <w:rsid w:val="00F12B35"/>
    <w:rsid w:val="00F12DAB"/>
    <w:rsid w:val="00F14FEB"/>
    <w:rsid w:val="00F1556B"/>
    <w:rsid w:val="00F15CEF"/>
    <w:rsid w:val="00F167C6"/>
    <w:rsid w:val="00F173BE"/>
    <w:rsid w:val="00F20416"/>
    <w:rsid w:val="00F21696"/>
    <w:rsid w:val="00F22D9B"/>
    <w:rsid w:val="00F23FB1"/>
    <w:rsid w:val="00F278AE"/>
    <w:rsid w:val="00F30C73"/>
    <w:rsid w:val="00F3452F"/>
    <w:rsid w:val="00F346A2"/>
    <w:rsid w:val="00F3754A"/>
    <w:rsid w:val="00F37F93"/>
    <w:rsid w:val="00F425AA"/>
    <w:rsid w:val="00F42777"/>
    <w:rsid w:val="00F42C30"/>
    <w:rsid w:val="00F43A24"/>
    <w:rsid w:val="00F43C02"/>
    <w:rsid w:val="00F45BA6"/>
    <w:rsid w:val="00F46853"/>
    <w:rsid w:val="00F47A8A"/>
    <w:rsid w:val="00F50FE1"/>
    <w:rsid w:val="00F51343"/>
    <w:rsid w:val="00F53981"/>
    <w:rsid w:val="00F53B84"/>
    <w:rsid w:val="00F53F6D"/>
    <w:rsid w:val="00F559BC"/>
    <w:rsid w:val="00F5699B"/>
    <w:rsid w:val="00F574BB"/>
    <w:rsid w:val="00F576AA"/>
    <w:rsid w:val="00F6042C"/>
    <w:rsid w:val="00F6046A"/>
    <w:rsid w:val="00F607BC"/>
    <w:rsid w:val="00F61DBA"/>
    <w:rsid w:val="00F62D00"/>
    <w:rsid w:val="00F64D89"/>
    <w:rsid w:val="00F65D2F"/>
    <w:rsid w:val="00F71ADE"/>
    <w:rsid w:val="00F72427"/>
    <w:rsid w:val="00F72AE0"/>
    <w:rsid w:val="00F73831"/>
    <w:rsid w:val="00F74209"/>
    <w:rsid w:val="00F74F49"/>
    <w:rsid w:val="00F76F9C"/>
    <w:rsid w:val="00F8076B"/>
    <w:rsid w:val="00F8181E"/>
    <w:rsid w:val="00F81C76"/>
    <w:rsid w:val="00F8279D"/>
    <w:rsid w:val="00F838EA"/>
    <w:rsid w:val="00F84A54"/>
    <w:rsid w:val="00F84B46"/>
    <w:rsid w:val="00F869A3"/>
    <w:rsid w:val="00F86D87"/>
    <w:rsid w:val="00F8756C"/>
    <w:rsid w:val="00F91535"/>
    <w:rsid w:val="00F91DBB"/>
    <w:rsid w:val="00F926D3"/>
    <w:rsid w:val="00F92924"/>
    <w:rsid w:val="00F92975"/>
    <w:rsid w:val="00F930BA"/>
    <w:rsid w:val="00F94397"/>
    <w:rsid w:val="00F94A4C"/>
    <w:rsid w:val="00F94B98"/>
    <w:rsid w:val="00F94E71"/>
    <w:rsid w:val="00F963C2"/>
    <w:rsid w:val="00F9790A"/>
    <w:rsid w:val="00F97EE4"/>
    <w:rsid w:val="00FA00FC"/>
    <w:rsid w:val="00FA1D7D"/>
    <w:rsid w:val="00FA2721"/>
    <w:rsid w:val="00FA2ADA"/>
    <w:rsid w:val="00FA376F"/>
    <w:rsid w:val="00FA66DB"/>
    <w:rsid w:val="00FA68A9"/>
    <w:rsid w:val="00FA7CD4"/>
    <w:rsid w:val="00FB0DCD"/>
    <w:rsid w:val="00FB1E65"/>
    <w:rsid w:val="00FB27A1"/>
    <w:rsid w:val="00FB5A64"/>
    <w:rsid w:val="00FB707E"/>
    <w:rsid w:val="00FC01CE"/>
    <w:rsid w:val="00FC0B5C"/>
    <w:rsid w:val="00FC37A4"/>
    <w:rsid w:val="00FC3E27"/>
    <w:rsid w:val="00FC488B"/>
    <w:rsid w:val="00FC4C8C"/>
    <w:rsid w:val="00FC4DD0"/>
    <w:rsid w:val="00FC52F1"/>
    <w:rsid w:val="00FC5448"/>
    <w:rsid w:val="00FC577B"/>
    <w:rsid w:val="00FC5CD2"/>
    <w:rsid w:val="00FC606F"/>
    <w:rsid w:val="00FC6827"/>
    <w:rsid w:val="00FC6B1B"/>
    <w:rsid w:val="00FC7DC6"/>
    <w:rsid w:val="00FD01F1"/>
    <w:rsid w:val="00FD045A"/>
    <w:rsid w:val="00FD0E7C"/>
    <w:rsid w:val="00FD493C"/>
    <w:rsid w:val="00FD61BC"/>
    <w:rsid w:val="00FE0C5C"/>
    <w:rsid w:val="00FE0E1D"/>
    <w:rsid w:val="00FE0F2B"/>
    <w:rsid w:val="00FE2053"/>
    <w:rsid w:val="00FE3EA3"/>
    <w:rsid w:val="00FE4BF7"/>
    <w:rsid w:val="00FE61A7"/>
    <w:rsid w:val="00FE746F"/>
    <w:rsid w:val="00FE7C02"/>
    <w:rsid w:val="00FF0747"/>
    <w:rsid w:val="00FF08DB"/>
    <w:rsid w:val="00FF1969"/>
    <w:rsid w:val="00FF1B8C"/>
    <w:rsid w:val="00FF2F05"/>
    <w:rsid w:val="00FF4D19"/>
    <w:rsid w:val="00FF648C"/>
    <w:rsid w:val="00FF6BEB"/>
    <w:rsid w:val="00FF7F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5BC807"/>
  <w15:chartTrackingRefBased/>
  <w15:docId w15:val="{DA6820AE-D0F9-4225-A0CF-C3C62FCF8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F34"/>
    <w:rPr>
      <w:lang w:val="id-ID"/>
    </w:rPr>
  </w:style>
  <w:style w:type="paragraph" w:styleId="Heading1">
    <w:name w:val="heading 1"/>
    <w:basedOn w:val="ListParagraph"/>
    <w:next w:val="Normal"/>
    <w:link w:val="Heading1Char"/>
    <w:uiPriority w:val="9"/>
    <w:qFormat/>
    <w:rsid w:val="00330CD7"/>
    <w:pPr>
      <w:spacing w:line="360" w:lineRule="auto"/>
      <w:ind w:left="0"/>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26644C"/>
    <w:pPr>
      <w:numPr>
        <w:numId w:val="1"/>
      </w:numPr>
      <w:spacing w:after="40" w:line="360" w:lineRule="auto"/>
      <w:ind w:hanging="720"/>
      <w:jc w:val="both"/>
      <w:outlineLvl w:val="1"/>
    </w:pPr>
    <w:rPr>
      <w:rFonts w:ascii="Times New Roman" w:hAnsi="Times New Roman" w:cs="Times New Roman"/>
      <w:b/>
      <w:bCs/>
      <w:sz w:val="24"/>
      <w:szCs w:val="24"/>
    </w:rPr>
  </w:style>
  <w:style w:type="paragraph" w:styleId="Heading3">
    <w:name w:val="heading 3"/>
    <w:basedOn w:val="Heading2"/>
    <w:next w:val="Heading2"/>
    <w:link w:val="Heading3Char"/>
    <w:uiPriority w:val="9"/>
    <w:unhideWhenUsed/>
    <w:qFormat/>
    <w:rsid w:val="000879E1"/>
    <w:pPr>
      <w:numPr>
        <w:numId w:val="4"/>
      </w:numPr>
      <w:spacing w:after="0"/>
      <w:ind w:hanging="720"/>
      <w:outlineLvl w:val="2"/>
    </w:pPr>
    <w:rPr>
      <w:bCs w:val="0"/>
    </w:rPr>
  </w:style>
  <w:style w:type="paragraph" w:styleId="Heading4">
    <w:name w:val="heading 4"/>
    <w:basedOn w:val="ListParagraph"/>
    <w:next w:val="Normal"/>
    <w:link w:val="Heading4Char"/>
    <w:uiPriority w:val="9"/>
    <w:unhideWhenUsed/>
    <w:rsid w:val="00EE0495"/>
    <w:pPr>
      <w:numPr>
        <w:numId w:val="6"/>
      </w:numPr>
      <w:spacing w:after="0" w:line="360" w:lineRule="auto"/>
      <w:ind w:left="1429" w:hanging="709"/>
      <w:jc w:val="both"/>
      <w:outlineLvl w:val="3"/>
    </w:pPr>
    <w:rPr>
      <w:rFonts w:ascii="Times New Roman" w:hAnsi="Times New Roman" w:cs="Times New Roman"/>
      <w:sz w:val="24"/>
      <w:szCs w:val="24"/>
    </w:rPr>
  </w:style>
  <w:style w:type="paragraph" w:styleId="Heading5">
    <w:name w:val="heading 5"/>
    <w:basedOn w:val="Heading4"/>
    <w:next w:val="Heading4"/>
    <w:link w:val="Heading5Char"/>
    <w:uiPriority w:val="9"/>
    <w:unhideWhenUsed/>
    <w:rsid w:val="00346646"/>
    <w:pPr>
      <w:numPr>
        <w:numId w:val="7"/>
      </w:numPr>
      <w:ind w:left="1418" w:hanging="709"/>
      <w:outlineLvl w:val="4"/>
    </w:pPr>
  </w:style>
  <w:style w:type="paragraph" w:styleId="Heading6">
    <w:name w:val="heading 6"/>
    <w:basedOn w:val="Heading4"/>
    <w:next w:val="Heading4"/>
    <w:link w:val="Heading6Char"/>
    <w:uiPriority w:val="9"/>
    <w:unhideWhenUsed/>
    <w:rsid w:val="00346646"/>
    <w:pPr>
      <w:numPr>
        <w:numId w:val="9"/>
      </w:numPr>
      <w:ind w:left="1418" w:hanging="709"/>
      <w:outlineLvl w:val="5"/>
    </w:pPr>
  </w:style>
  <w:style w:type="paragraph" w:styleId="Heading7">
    <w:name w:val="heading 7"/>
    <w:basedOn w:val="Heading6"/>
    <w:next w:val="Heading6"/>
    <w:link w:val="Heading7Char"/>
    <w:uiPriority w:val="9"/>
    <w:unhideWhenUsed/>
    <w:rsid w:val="00346646"/>
    <w:pPr>
      <w:numPr>
        <w:numId w:val="14"/>
      </w:numPr>
      <w:ind w:left="1418" w:hanging="709"/>
      <w:outlineLvl w:val="6"/>
    </w:pPr>
    <w:rPr>
      <w:i/>
      <w:iCs/>
    </w:rPr>
  </w:style>
  <w:style w:type="paragraph" w:styleId="Heading8">
    <w:name w:val="heading 8"/>
    <w:basedOn w:val="Heading2"/>
    <w:next w:val="Heading2"/>
    <w:link w:val="Heading8Char"/>
    <w:autoRedefine/>
    <w:uiPriority w:val="9"/>
    <w:unhideWhenUsed/>
    <w:rsid w:val="00910156"/>
    <w:pPr>
      <w:numPr>
        <w:numId w:val="15"/>
      </w:numPr>
      <w:outlineLvl w:val="7"/>
    </w:pPr>
    <w:rPr>
      <w:bCs w:val="0"/>
    </w:rPr>
  </w:style>
  <w:style w:type="paragraph" w:styleId="Heading9">
    <w:name w:val="heading 9"/>
    <w:basedOn w:val="Heading6"/>
    <w:next w:val="Heading6"/>
    <w:link w:val="Heading9Char"/>
    <w:uiPriority w:val="9"/>
    <w:unhideWhenUsed/>
    <w:rsid w:val="00064A63"/>
    <w:pPr>
      <w:numPr>
        <w:numId w:val="16"/>
      </w:numPr>
      <w:ind w:left="1418" w:hanging="709"/>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15468"/>
    <w:pPr>
      <w:ind w:left="720"/>
      <w:contextualSpacing/>
    </w:pPr>
  </w:style>
  <w:style w:type="character" w:customStyle="1" w:styleId="Heading1Char">
    <w:name w:val="Heading 1 Char"/>
    <w:basedOn w:val="DefaultParagraphFont"/>
    <w:link w:val="Heading1"/>
    <w:uiPriority w:val="9"/>
    <w:rsid w:val="00330CD7"/>
    <w:rPr>
      <w:rFonts w:ascii="Times New Roman" w:hAnsi="Times New Roman" w:cs="Times New Roman"/>
      <w:b/>
      <w:bCs/>
      <w:sz w:val="28"/>
      <w:szCs w:val="28"/>
      <w:lang w:val="id-ID"/>
    </w:rPr>
  </w:style>
  <w:style w:type="paragraph" w:styleId="Bibliography">
    <w:name w:val="Bibliography"/>
    <w:basedOn w:val="Normal"/>
    <w:next w:val="Normal"/>
    <w:uiPriority w:val="37"/>
    <w:unhideWhenUsed/>
    <w:rsid w:val="00F97EE4"/>
  </w:style>
  <w:style w:type="paragraph" w:styleId="Caption">
    <w:name w:val="caption"/>
    <w:basedOn w:val="Normal"/>
    <w:next w:val="Normal"/>
    <w:uiPriority w:val="35"/>
    <w:unhideWhenUsed/>
    <w:qFormat/>
    <w:rsid w:val="00792EAE"/>
    <w:pPr>
      <w:spacing w:after="200" w:line="240" w:lineRule="auto"/>
    </w:pPr>
    <w:rPr>
      <w:i/>
      <w:iCs/>
      <w:color w:val="44546A" w:themeColor="text2"/>
      <w:sz w:val="18"/>
      <w:szCs w:val="18"/>
    </w:rPr>
  </w:style>
  <w:style w:type="table" w:styleId="TableGrid">
    <w:name w:val="Table Grid"/>
    <w:basedOn w:val="TableNormal"/>
    <w:uiPriority w:val="39"/>
    <w:rsid w:val="00C91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5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5DEE"/>
  </w:style>
  <w:style w:type="paragraph" w:styleId="Footer">
    <w:name w:val="footer"/>
    <w:basedOn w:val="Normal"/>
    <w:link w:val="FooterChar"/>
    <w:uiPriority w:val="99"/>
    <w:unhideWhenUsed/>
    <w:rsid w:val="00115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5DEE"/>
  </w:style>
  <w:style w:type="character" w:styleId="LineNumber">
    <w:name w:val="line number"/>
    <w:basedOn w:val="DefaultParagraphFont"/>
    <w:uiPriority w:val="99"/>
    <w:semiHidden/>
    <w:unhideWhenUsed/>
    <w:rsid w:val="003D25BE"/>
  </w:style>
  <w:style w:type="character" w:customStyle="1" w:styleId="Heading2Char">
    <w:name w:val="Heading 2 Char"/>
    <w:basedOn w:val="DefaultParagraphFont"/>
    <w:link w:val="Heading2"/>
    <w:uiPriority w:val="9"/>
    <w:rsid w:val="0026644C"/>
    <w:rPr>
      <w:rFonts w:ascii="Times New Roman" w:hAnsi="Times New Roman" w:cs="Times New Roman"/>
      <w:b/>
      <w:bCs/>
      <w:sz w:val="24"/>
      <w:szCs w:val="24"/>
      <w:lang w:val="id-ID"/>
    </w:rPr>
  </w:style>
  <w:style w:type="paragraph" w:styleId="TOCHeading">
    <w:name w:val="TOC Heading"/>
    <w:basedOn w:val="Heading1"/>
    <w:next w:val="Normal"/>
    <w:uiPriority w:val="39"/>
    <w:unhideWhenUsed/>
    <w:qFormat/>
    <w:rsid w:val="00763355"/>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082E73"/>
    <w:pPr>
      <w:tabs>
        <w:tab w:val="right" w:leader="dot" w:pos="7927"/>
      </w:tabs>
      <w:spacing w:after="100" w:line="240" w:lineRule="auto"/>
      <w:jc w:val="both"/>
    </w:pPr>
    <w:rPr>
      <w:rFonts w:asciiTheme="majorBidi" w:hAnsiTheme="majorBidi" w:cstheme="majorBidi"/>
      <w:b/>
      <w:bCs/>
      <w:noProof/>
      <w:sz w:val="28"/>
      <w:szCs w:val="28"/>
    </w:rPr>
  </w:style>
  <w:style w:type="paragraph" w:styleId="TOC2">
    <w:name w:val="toc 2"/>
    <w:basedOn w:val="Normal"/>
    <w:next w:val="Normal"/>
    <w:autoRedefine/>
    <w:uiPriority w:val="39"/>
    <w:unhideWhenUsed/>
    <w:rsid w:val="009352C9"/>
    <w:pPr>
      <w:tabs>
        <w:tab w:val="left" w:pos="880"/>
        <w:tab w:val="right" w:leader="dot" w:pos="7927"/>
      </w:tabs>
      <w:spacing w:after="100"/>
      <w:ind w:left="220"/>
    </w:pPr>
    <w:rPr>
      <w:rFonts w:asciiTheme="majorBidi" w:hAnsiTheme="majorBidi" w:cstheme="majorBidi"/>
      <w:bCs/>
      <w:noProof/>
      <w:sz w:val="24"/>
      <w:szCs w:val="24"/>
    </w:rPr>
  </w:style>
  <w:style w:type="character" w:styleId="Hyperlink">
    <w:name w:val="Hyperlink"/>
    <w:basedOn w:val="DefaultParagraphFont"/>
    <w:uiPriority w:val="99"/>
    <w:unhideWhenUsed/>
    <w:rsid w:val="00763355"/>
    <w:rPr>
      <w:color w:val="0563C1" w:themeColor="hyperlink"/>
      <w:u w:val="single"/>
    </w:rPr>
  </w:style>
  <w:style w:type="character" w:customStyle="1" w:styleId="Heading3Char">
    <w:name w:val="Heading 3 Char"/>
    <w:basedOn w:val="DefaultParagraphFont"/>
    <w:link w:val="Heading3"/>
    <w:uiPriority w:val="9"/>
    <w:rsid w:val="005B0C9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EE0495"/>
    <w:rPr>
      <w:rFonts w:ascii="Times New Roman" w:hAnsi="Times New Roman" w:cs="Times New Roman"/>
      <w:sz w:val="24"/>
      <w:szCs w:val="24"/>
      <w:lang w:val="id-ID"/>
    </w:rPr>
  </w:style>
  <w:style w:type="character" w:customStyle="1" w:styleId="Heading5Char">
    <w:name w:val="Heading 5 Char"/>
    <w:basedOn w:val="DefaultParagraphFont"/>
    <w:link w:val="Heading5"/>
    <w:uiPriority w:val="9"/>
    <w:rsid w:val="00346646"/>
    <w:rPr>
      <w:rFonts w:ascii="Times New Roman" w:hAnsi="Times New Roman" w:cs="Times New Roman"/>
      <w:sz w:val="24"/>
      <w:szCs w:val="24"/>
      <w:lang w:val="id-ID"/>
    </w:rPr>
  </w:style>
  <w:style w:type="character" w:customStyle="1" w:styleId="Heading6Char">
    <w:name w:val="Heading 6 Char"/>
    <w:basedOn w:val="DefaultParagraphFont"/>
    <w:link w:val="Heading6"/>
    <w:uiPriority w:val="9"/>
    <w:rsid w:val="00346646"/>
    <w:rPr>
      <w:rFonts w:ascii="Times New Roman" w:hAnsi="Times New Roman" w:cs="Times New Roman"/>
      <w:sz w:val="24"/>
      <w:szCs w:val="24"/>
      <w:lang w:val="id-ID"/>
    </w:rPr>
  </w:style>
  <w:style w:type="character" w:customStyle="1" w:styleId="Heading7Char">
    <w:name w:val="Heading 7 Char"/>
    <w:basedOn w:val="DefaultParagraphFont"/>
    <w:link w:val="Heading7"/>
    <w:uiPriority w:val="9"/>
    <w:rsid w:val="00346646"/>
    <w:rPr>
      <w:rFonts w:ascii="Times New Roman" w:hAnsi="Times New Roman" w:cs="Times New Roman"/>
      <w:i/>
      <w:iCs/>
      <w:sz w:val="24"/>
      <w:szCs w:val="24"/>
      <w:lang w:val="id-ID"/>
    </w:rPr>
  </w:style>
  <w:style w:type="character" w:customStyle="1" w:styleId="Heading8Char">
    <w:name w:val="Heading 8 Char"/>
    <w:basedOn w:val="DefaultParagraphFont"/>
    <w:link w:val="Heading8"/>
    <w:uiPriority w:val="9"/>
    <w:rsid w:val="00910156"/>
    <w:rPr>
      <w:rFonts w:ascii="Times New Roman" w:hAnsi="Times New Roman" w:cs="Times New Roman"/>
      <w:b/>
      <w:sz w:val="24"/>
      <w:szCs w:val="24"/>
      <w:lang w:val="id-ID"/>
    </w:rPr>
  </w:style>
  <w:style w:type="character" w:customStyle="1" w:styleId="Heading9Char">
    <w:name w:val="Heading 9 Char"/>
    <w:basedOn w:val="DefaultParagraphFont"/>
    <w:link w:val="Heading9"/>
    <w:uiPriority w:val="9"/>
    <w:rsid w:val="00064A63"/>
    <w:rPr>
      <w:rFonts w:ascii="Times New Roman" w:hAnsi="Times New Roman" w:cs="Times New Roman"/>
      <w:sz w:val="24"/>
      <w:szCs w:val="24"/>
      <w:lang w:val="id-ID"/>
    </w:rPr>
  </w:style>
  <w:style w:type="paragraph" w:customStyle="1" w:styleId="Heading10">
    <w:name w:val="Heading 10"/>
    <w:basedOn w:val="Heading2"/>
    <w:next w:val="Heading2"/>
    <w:link w:val="Heading10Char"/>
    <w:qFormat/>
    <w:rsid w:val="00660449"/>
    <w:pPr>
      <w:numPr>
        <w:numId w:val="17"/>
      </w:numPr>
      <w:ind w:hanging="720"/>
    </w:pPr>
    <w:rPr>
      <w:bCs w:val="0"/>
    </w:rPr>
  </w:style>
  <w:style w:type="paragraph" w:customStyle="1" w:styleId="Heading11">
    <w:name w:val="Heading 11"/>
    <w:basedOn w:val="Heading6"/>
    <w:next w:val="Heading6"/>
    <w:link w:val="Heading11Char"/>
    <w:qFormat/>
    <w:rsid w:val="00660449"/>
    <w:pPr>
      <w:numPr>
        <w:numId w:val="18"/>
      </w:numPr>
      <w:ind w:left="1418" w:hanging="709"/>
    </w:pPr>
    <w:rPr>
      <w:iCs/>
    </w:rPr>
  </w:style>
  <w:style w:type="character" w:customStyle="1" w:styleId="ListParagraphChar">
    <w:name w:val="List Paragraph Char"/>
    <w:basedOn w:val="DefaultParagraphFont"/>
    <w:link w:val="ListParagraph"/>
    <w:uiPriority w:val="34"/>
    <w:rsid w:val="00660449"/>
  </w:style>
  <w:style w:type="character" w:customStyle="1" w:styleId="Heading10Char">
    <w:name w:val="Heading 10 Char"/>
    <w:basedOn w:val="ListParagraphChar"/>
    <w:link w:val="Heading10"/>
    <w:rsid w:val="00660449"/>
    <w:rPr>
      <w:rFonts w:ascii="Times New Roman" w:hAnsi="Times New Roman" w:cs="Times New Roman"/>
      <w:b/>
      <w:sz w:val="24"/>
      <w:szCs w:val="24"/>
      <w:lang w:val="id-ID"/>
    </w:rPr>
  </w:style>
  <w:style w:type="paragraph" w:customStyle="1" w:styleId="Heading12">
    <w:name w:val="Heading 12"/>
    <w:basedOn w:val="Heading6"/>
    <w:next w:val="Heading6"/>
    <w:link w:val="Heading12Char"/>
    <w:qFormat/>
    <w:rsid w:val="00630677"/>
    <w:pPr>
      <w:numPr>
        <w:numId w:val="20"/>
      </w:numPr>
      <w:ind w:left="1418" w:hanging="709"/>
    </w:pPr>
  </w:style>
  <w:style w:type="character" w:customStyle="1" w:styleId="Heading11Char">
    <w:name w:val="Heading 11 Char"/>
    <w:basedOn w:val="ListParagraphChar"/>
    <w:link w:val="Heading11"/>
    <w:rsid w:val="00660449"/>
    <w:rPr>
      <w:rFonts w:ascii="Times New Roman" w:hAnsi="Times New Roman" w:cs="Times New Roman"/>
      <w:iCs/>
      <w:sz w:val="24"/>
      <w:szCs w:val="24"/>
      <w:lang w:val="id-ID"/>
    </w:rPr>
  </w:style>
  <w:style w:type="paragraph" w:styleId="TOC3">
    <w:name w:val="toc 3"/>
    <w:basedOn w:val="Normal"/>
    <w:next w:val="Normal"/>
    <w:autoRedefine/>
    <w:uiPriority w:val="39"/>
    <w:unhideWhenUsed/>
    <w:rsid w:val="001E76AA"/>
    <w:pPr>
      <w:spacing w:after="100"/>
      <w:ind w:left="440"/>
    </w:pPr>
  </w:style>
  <w:style w:type="character" w:customStyle="1" w:styleId="Heading12Char">
    <w:name w:val="Heading 12 Char"/>
    <w:basedOn w:val="ListParagraphChar"/>
    <w:link w:val="Heading12"/>
    <w:rsid w:val="00630677"/>
    <w:rPr>
      <w:rFonts w:ascii="Times New Roman" w:hAnsi="Times New Roman" w:cs="Times New Roman"/>
      <w:sz w:val="24"/>
      <w:szCs w:val="24"/>
      <w:lang w:val="id-ID"/>
    </w:rPr>
  </w:style>
  <w:style w:type="paragraph" w:customStyle="1" w:styleId="subbab3">
    <w:name w:val="sub bab 3"/>
    <w:basedOn w:val="Heading2"/>
    <w:next w:val="Heading2"/>
    <w:link w:val="subbab3Char"/>
    <w:qFormat/>
    <w:rsid w:val="00FE4BF7"/>
    <w:pPr>
      <w:numPr>
        <w:numId w:val="21"/>
      </w:numPr>
      <w:spacing w:after="0"/>
      <w:ind w:hanging="720"/>
    </w:pPr>
    <w:rPr>
      <w:rFonts w:asciiTheme="majorBidi" w:hAnsiTheme="majorBidi" w:cstheme="majorBidi"/>
      <w:bCs w:val="0"/>
    </w:rPr>
  </w:style>
  <w:style w:type="paragraph" w:customStyle="1" w:styleId="subsubbab3">
    <w:name w:val="sub sub bab 3"/>
    <w:basedOn w:val="ListParagraph"/>
    <w:link w:val="subsubbab3Char"/>
    <w:qFormat/>
    <w:rsid w:val="0066694B"/>
    <w:pPr>
      <w:numPr>
        <w:numId w:val="22"/>
      </w:numPr>
      <w:spacing w:line="360" w:lineRule="auto"/>
      <w:ind w:left="1418" w:hanging="709"/>
      <w:jc w:val="both"/>
    </w:pPr>
    <w:rPr>
      <w:rFonts w:asciiTheme="majorBidi" w:hAnsiTheme="majorBidi" w:cstheme="majorBidi"/>
      <w:sz w:val="24"/>
      <w:szCs w:val="24"/>
    </w:rPr>
  </w:style>
  <w:style w:type="character" w:customStyle="1" w:styleId="subbab3Char">
    <w:name w:val="sub bab 3 Char"/>
    <w:basedOn w:val="ListParagraphChar"/>
    <w:link w:val="subbab3"/>
    <w:rsid w:val="00FE4BF7"/>
    <w:rPr>
      <w:rFonts w:asciiTheme="majorBidi" w:hAnsiTheme="majorBidi" w:cstheme="majorBidi"/>
      <w:b/>
      <w:sz w:val="24"/>
      <w:szCs w:val="24"/>
      <w:lang w:val="id-ID"/>
    </w:rPr>
  </w:style>
  <w:style w:type="paragraph" w:customStyle="1" w:styleId="subbab2">
    <w:name w:val="sub bab 2"/>
    <w:basedOn w:val="Heading2"/>
    <w:next w:val="Heading2"/>
    <w:link w:val="subbab2Char"/>
    <w:qFormat/>
    <w:rsid w:val="003B0E51"/>
    <w:rPr>
      <w:rFonts w:asciiTheme="majorBidi" w:hAnsiTheme="majorBidi" w:cstheme="majorBidi"/>
    </w:rPr>
  </w:style>
  <w:style w:type="character" w:customStyle="1" w:styleId="subsubbab3Char">
    <w:name w:val="sub sub bab 3 Char"/>
    <w:basedOn w:val="ListParagraphChar"/>
    <w:link w:val="subsubbab3"/>
    <w:rsid w:val="0066694B"/>
    <w:rPr>
      <w:rFonts w:asciiTheme="majorBidi" w:hAnsiTheme="majorBidi" w:cstheme="majorBidi"/>
      <w:sz w:val="24"/>
      <w:szCs w:val="24"/>
    </w:rPr>
  </w:style>
  <w:style w:type="paragraph" w:customStyle="1" w:styleId="subsub2">
    <w:name w:val="sub sub 2"/>
    <w:basedOn w:val="Heading3"/>
    <w:next w:val="Heading3"/>
    <w:link w:val="subsub2Char"/>
    <w:qFormat/>
    <w:rsid w:val="0054657F"/>
    <w:pPr>
      <w:numPr>
        <w:numId w:val="24"/>
      </w:numPr>
      <w:spacing w:after="40"/>
      <w:ind w:left="1418" w:hanging="709"/>
    </w:pPr>
    <w:rPr>
      <w:rFonts w:asciiTheme="majorBidi" w:hAnsiTheme="majorBidi" w:cstheme="majorBidi"/>
      <w:b w:val="0"/>
    </w:rPr>
  </w:style>
  <w:style w:type="character" w:customStyle="1" w:styleId="subbab2Char">
    <w:name w:val="sub bab 2 Char"/>
    <w:basedOn w:val="DefaultParagraphFont"/>
    <w:link w:val="subbab2"/>
    <w:rsid w:val="002C49DB"/>
    <w:rPr>
      <w:rFonts w:asciiTheme="majorBidi" w:hAnsiTheme="majorBidi" w:cstheme="majorBidi"/>
      <w:b/>
      <w:bCs/>
      <w:sz w:val="24"/>
      <w:szCs w:val="24"/>
      <w:lang w:val="id-ID"/>
    </w:rPr>
  </w:style>
  <w:style w:type="paragraph" w:customStyle="1" w:styleId="subbab22">
    <w:name w:val="sub bab 22"/>
    <w:basedOn w:val="subbab2"/>
    <w:next w:val="subbab2"/>
    <w:link w:val="subbab22Char"/>
    <w:qFormat/>
    <w:rsid w:val="006B2E26"/>
    <w:pPr>
      <w:numPr>
        <w:numId w:val="23"/>
      </w:numPr>
      <w:ind w:hanging="720"/>
    </w:pPr>
  </w:style>
  <w:style w:type="character" w:customStyle="1" w:styleId="subsub2Char">
    <w:name w:val="sub sub 2 Char"/>
    <w:basedOn w:val="ListParagraphChar"/>
    <w:link w:val="subsub2"/>
    <w:rsid w:val="0054657F"/>
    <w:rPr>
      <w:rFonts w:asciiTheme="majorBidi" w:hAnsiTheme="majorBidi" w:cstheme="majorBidi"/>
      <w:sz w:val="24"/>
      <w:szCs w:val="24"/>
      <w:lang w:val="id-ID"/>
    </w:rPr>
  </w:style>
  <w:style w:type="paragraph" w:customStyle="1" w:styleId="subsub22">
    <w:name w:val="sub sub 22"/>
    <w:basedOn w:val="Heading3"/>
    <w:next w:val="Heading3"/>
    <w:link w:val="subsub22Char"/>
    <w:qFormat/>
    <w:rsid w:val="006B2E26"/>
    <w:pPr>
      <w:numPr>
        <w:numId w:val="26"/>
      </w:numPr>
      <w:ind w:left="1418" w:hanging="709"/>
    </w:pPr>
  </w:style>
  <w:style w:type="character" w:customStyle="1" w:styleId="subbab22Char">
    <w:name w:val="sub bab 22 Char"/>
    <w:basedOn w:val="ListParagraphChar"/>
    <w:link w:val="subbab22"/>
    <w:rsid w:val="006B2E26"/>
    <w:rPr>
      <w:rFonts w:asciiTheme="majorBidi" w:hAnsiTheme="majorBidi" w:cstheme="majorBidi"/>
      <w:b/>
      <w:bCs/>
      <w:sz w:val="24"/>
      <w:szCs w:val="24"/>
      <w:lang w:val="id-ID"/>
    </w:rPr>
  </w:style>
  <w:style w:type="paragraph" w:customStyle="1" w:styleId="subsub23">
    <w:name w:val="sub sub 23"/>
    <w:basedOn w:val="Normal"/>
    <w:link w:val="subsub23Char"/>
    <w:rsid w:val="00FC488B"/>
    <w:pPr>
      <w:numPr>
        <w:numId w:val="28"/>
      </w:numPr>
      <w:spacing w:line="360" w:lineRule="auto"/>
      <w:ind w:left="1418" w:hanging="709"/>
      <w:jc w:val="both"/>
    </w:pPr>
    <w:rPr>
      <w:rFonts w:asciiTheme="majorBidi" w:hAnsiTheme="majorBidi" w:cstheme="majorBidi"/>
      <w:sz w:val="24"/>
      <w:szCs w:val="24"/>
    </w:rPr>
  </w:style>
  <w:style w:type="character" w:customStyle="1" w:styleId="subsub22Char">
    <w:name w:val="sub sub 22 Char"/>
    <w:basedOn w:val="ListParagraphChar"/>
    <w:link w:val="subsub22"/>
    <w:rsid w:val="006B2E26"/>
    <w:rPr>
      <w:rFonts w:ascii="Times New Roman" w:hAnsi="Times New Roman" w:cs="Times New Roman"/>
      <w:b/>
      <w:sz w:val="24"/>
      <w:szCs w:val="24"/>
      <w:lang w:val="id-ID"/>
    </w:rPr>
  </w:style>
  <w:style w:type="paragraph" w:customStyle="1" w:styleId="subsubs23">
    <w:name w:val="sub subs 23"/>
    <w:basedOn w:val="subsub22"/>
    <w:next w:val="subsub22"/>
    <w:link w:val="subsubs23Char"/>
    <w:qFormat/>
    <w:rsid w:val="00DF2B2C"/>
    <w:pPr>
      <w:numPr>
        <w:numId w:val="29"/>
      </w:numPr>
    </w:pPr>
    <w:rPr>
      <w:rFonts w:asciiTheme="majorBidi" w:hAnsiTheme="majorBidi" w:cstheme="majorBidi"/>
      <w:b w:val="0"/>
    </w:rPr>
  </w:style>
  <w:style w:type="character" w:customStyle="1" w:styleId="subsub23Char">
    <w:name w:val="sub sub 23 Char"/>
    <w:basedOn w:val="DefaultParagraphFont"/>
    <w:link w:val="subsub23"/>
    <w:rsid w:val="00FC488B"/>
    <w:rPr>
      <w:rFonts w:asciiTheme="majorBidi" w:hAnsiTheme="majorBidi" w:cstheme="majorBidi"/>
      <w:sz w:val="24"/>
      <w:szCs w:val="24"/>
    </w:rPr>
  </w:style>
  <w:style w:type="paragraph" w:customStyle="1" w:styleId="subsubs25">
    <w:name w:val="sub subs 2.5"/>
    <w:basedOn w:val="Normal"/>
    <w:link w:val="subsubs25Char"/>
    <w:rsid w:val="00DF2B2C"/>
  </w:style>
  <w:style w:type="character" w:customStyle="1" w:styleId="subsubs23Char">
    <w:name w:val="sub subs 23 Char"/>
    <w:basedOn w:val="ListParagraphChar"/>
    <w:link w:val="subsubs23"/>
    <w:rsid w:val="00DF2B2C"/>
    <w:rPr>
      <w:rFonts w:asciiTheme="majorBidi" w:hAnsiTheme="majorBidi" w:cstheme="majorBidi"/>
      <w:sz w:val="24"/>
      <w:szCs w:val="24"/>
      <w:lang w:val="id-ID"/>
    </w:rPr>
  </w:style>
  <w:style w:type="paragraph" w:customStyle="1" w:styleId="subsub25">
    <w:name w:val="sub sub 2.5"/>
    <w:basedOn w:val="subsubs23"/>
    <w:next w:val="subsubs23"/>
    <w:link w:val="subsub25Char"/>
    <w:qFormat/>
    <w:rsid w:val="00DF2B2C"/>
    <w:pPr>
      <w:numPr>
        <w:numId w:val="31"/>
      </w:numPr>
    </w:pPr>
  </w:style>
  <w:style w:type="character" w:customStyle="1" w:styleId="subsubs25Char">
    <w:name w:val="sub subs 2.5 Char"/>
    <w:basedOn w:val="DefaultParagraphFont"/>
    <w:link w:val="subsubs25"/>
    <w:rsid w:val="00DF2B2C"/>
  </w:style>
  <w:style w:type="paragraph" w:customStyle="1" w:styleId="subsub33">
    <w:name w:val="sub sub 3.3"/>
    <w:basedOn w:val="subsubs23"/>
    <w:next w:val="subsubs23"/>
    <w:link w:val="subsub33Char"/>
    <w:qFormat/>
    <w:rsid w:val="00EE428C"/>
    <w:pPr>
      <w:numPr>
        <w:numId w:val="32"/>
      </w:numPr>
      <w:ind w:left="1418" w:hanging="709"/>
    </w:pPr>
  </w:style>
  <w:style w:type="character" w:customStyle="1" w:styleId="subsub25Char">
    <w:name w:val="sub sub 2.5 Char"/>
    <w:basedOn w:val="subsubs25Char"/>
    <w:link w:val="subsub25"/>
    <w:rsid w:val="00DF2B2C"/>
    <w:rPr>
      <w:rFonts w:asciiTheme="majorBidi" w:hAnsiTheme="majorBidi" w:cstheme="majorBidi"/>
      <w:sz w:val="24"/>
      <w:szCs w:val="24"/>
      <w:lang w:val="id-ID"/>
    </w:rPr>
  </w:style>
  <w:style w:type="paragraph" w:customStyle="1" w:styleId="subsubs41">
    <w:name w:val="sub subs 4.1"/>
    <w:basedOn w:val="subsubs23"/>
    <w:next w:val="subsubs23"/>
    <w:link w:val="subsubs41Char"/>
    <w:qFormat/>
    <w:rsid w:val="002171C1"/>
    <w:pPr>
      <w:numPr>
        <w:numId w:val="33"/>
      </w:numPr>
      <w:ind w:left="1418" w:hanging="709"/>
    </w:pPr>
  </w:style>
  <w:style w:type="character" w:customStyle="1" w:styleId="subsub33Char">
    <w:name w:val="sub sub 3.3 Char"/>
    <w:basedOn w:val="ListParagraphChar"/>
    <w:link w:val="subsub33"/>
    <w:rsid w:val="00EE428C"/>
    <w:rPr>
      <w:rFonts w:asciiTheme="majorBidi" w:hAnsiTheme="majorBidi" w:cstheme="majorBidi"/>
      <w:sz w:val="24"/>
      <w:szCs w:val="24"/>
      <w:lang w:val="id-ID"/>
    </w:rPr>
  </w:style>
  <w:style w:type="paragraph" w:customStyle="1" w:styleId="subsubs42">
    <w:name w:val="sub subs 4.2"/>
    <w:basedOn w:val="subsubs41"/>
    <w:next w:val="subsubs41"/>
    <w:link w:val="subsubs42Char"/>
    <w:qFormat/>
    <w:rsid w:val="00730A30"/>
    <w:pPr>
      <w:numPr>
        <w:numId w:val="34"/>
      </w:numPr>
    </w:pPr>
  </w:style>
  <w:style w:type="character" w:customStyle="1" w:styleId="subsubs41Char">
    <w:name w:val="sub subs 4.1 Char"/>
    <w:basedOn w:val="ListParagraphChar"/>
    <w:link w:val="subsubs41"/>
    <w:rsid w:val="002171C1"/>
    <w:rPr>
      <w:rFonts w:asciiTheme="majorBidi" w:hAnsiTheme="majorBidi" w:cstheme="majorBidi"/>
      <w:sz w:val="24"/>
      <w:szCs w:val="24"/>
      <w:lang w:val="id-ID"/>
    </w:rPr>
  </w:style>
  <w:style w:type="paragraph" w:styleId="TableofFigures">
    <w:name w:val="table of figures"/>
    <w:basedOn w:val="Normal"/>
    <w:next w:val="Normal"/>
    <w:uiPriority w:val="99"/>
    <w:unhideWhenUsed/>
    <w:rsid w:val="00D623C2"/>
    <w:pPr>
      <w:spacing w:after="0"/>
    </w:pPr>
  </w:style>
  <w:style w:type="character" w:customStyle="1" w:styleId="subsubs42Char">
    <w:name w:val="sub subs 4.2 Char"/>
    <w:basedOn w:val="DefaultParagraphFont"/>
    <w:link w:val="subsubs42"/>
    <w:rsid w:val="00730A30"/>
    <w:rPr>
      <w:rFonts w:asciiTheme="majorBidi" w:hAnsiTheme="majorBidi" w:cstheme="majorBidi"/>
      <w:sz w:val="24"/>
      <w:szCs w:val="24"/>
      <w:lang w:val="id-ID"/>
    </w:rPr>
  </w:style>
  <w:style w:type="paragraph" w:customStyle="1" w:styleId="Bab5">
    <w:name w:val="Bab 5"/>
    <w:basedOn w:val="Heading2"/>
    <w:next w:val="Heading2"/>
    <w:link w:val="Bab5Char"/>
    <w:qFormat/>
    <w:rsid w:val="00330CD7"/>
    <w:pPr>
      <w:numPr>
        <w:numId w:val="35"/>
      </w:numPr>
      <w:spacing w:after="0"/>
      <w:ind w:left="709" w:hanging="709"/>
    </w:pPr>
    <w:rPr>
      <w:bCs w:val="0"/>
    </w:rPr>
  </w:style>
  <w:style w:type="character" w:customStyle="1" w:styleId="Bab5Char">
    <w:name w:val="Bab 5 Char"/>
    <w:basedOn w:val="ListParagraphChar"/>
    <w:link w:val="Bab5"/>
    <w:rsid w:val="00330CD7"/>
    <w:rPr>
      <w:rFonts w:ascii="Times New Roman" w:hAnsi="Times New Roman" w:cs="Times New Roman"/>
      <w:b/>
      <w:sz w:val="24"/>
      <w:szCs w:val="24"/>
      <w:lang w:val="id-ID"/>
    </w:rPr>
  </w:style>
  <w:style w:type="paragraph" w:customStyle="1" w:styleId="subsubs43">
    <w:name w:val="sub subs 4.3"/>
    <w:basedOn w:val="subsubs42"/>
    <w:next w:val="subsubs42"/>
    <w:link w:val="subsubs43Char"/>
    <w:qFormat/>
    <w:rsid w:val="00CD14BC"/>
    <w:pPr>
      <w:numPr>
        <w:numId w:val="36"/>
      </w:numPr>
      <w:ind w:left="1418" w:hanging="709"/>
    </w:pPr>
    <w:rPr>
      <w:rFonts w:ascii="Times New Roman" w:hAnsi="Times New Roman" w:cs="Times New Roman"/>
    </w:rPr>
  </w:style>
  <w:style w:type="character" w:customStyle="1" w:styleId="subsubs43Char">
    <w:name w:val="sub subs 4.3 Char"/>
    <w:basedOn w:val="ListParagraphChar"/>
    <w:link w:val="subsubs43"/>
    <w:rsid w:val="00CD14BC"/>
    <w:rPr>
      <w:rFonts w:ascii="Times New Roman" w:hAnsi="Times New Roman" w:cs="Times New Roman"/>
      <w:sz w:val="24"/>
      <w:szCs w:val="24"/>
      <w:lang w:val="id-ID"/>
    </w:rPr>
  </w:style>
  <w:style w:type="paragraph" w:styleId="NormalWeb">
    <w:name w:val="Normal (Web)"/>
    <w:basedOn w:val="Normal"/>
    <w:uiPriority w:val="99"/>
    <w:semiHidden/>
    <w:unhideWhenUsed/>
    <w:rsid w:val="00BD43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sub31">
    <w:name w:val="sub sub 3.1"/>
    <w:basedOn w:val="subsubs23"/>
    <w:next w:val="subsub23"/>
    <w:link w:val="subsub31Char"/>
    <w:qFormat/>
    <w:rsid w:val="00324792"/>
    <w:pPr>
      <w:numPr>
        <w:numId w:val="40"/>
      </w:numPr>
    </w:pPr>
  </w:style>
  <w:style w:type="character" w:customStyle="1" w:styleId="subsub31Char">
    <w:name w:val="sub sub 3.1 Char"/>
    <w:basedOn w:val="ListParagraphChar"/>
    <w:link w:val="subsub31"/>
    <w:rsid w:val="00324792"/>
    <w:rPr>
      <w:rFonts w:asciiTheme="majorBidi" w:hAnsiTheme="majorBidi" w:cstheme="majorBidi"/>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12126">
      <w:bodyDiv w:val="1"/>
      <w:marLeft w:val="0"/>
      <w:marRight w:val="0"/>
      <w:marTop w:val="0"/>
      <w:marBottom w:val="0"/>
      <w:divBdr>
        <w:top w:val="none" w:sz="0" w:space="0" w:color="auto"/>
        <w:left w:val="none" w:sz="0" w:space="0" w:color="auto"/>
        <w:bottom w:val="none" w:sz="0" w:space="0" w:color="auto"/>
        <w:right w:val="none" w:sz="0" w:space="0" w:color="auto"/>
      </w:divBdr>
    </w:div>
    <w:div w:id="107773827">
      <w:bodyDiv w:val="1"/>
      <w:marLeft w:val="0"/>
      <w:marRight w:val="0"/>
      <w:marTop w:val="0"/>
      <w:marBottom w:val="0"/>
      <w:divBdr>
        <w:top w:val="none" w:sz="0" w:space="0" w:color="auto"/>
        <w:left w:val="none" w:sz="0" w:space="0" w:color="auto"/>
        <w:bottom w:val="none" w:sz="0" w:space="0" w:color="auto"/>
        <w:right w:val="none" w:sz="0" w:space="0" w:color="auto"/>
      </w:divBdr>
    </w:div>
    <w:div w:id="131362932">
      <w:bodyDiv w:val="1"/>
      <w:marLeft w:val="0"/>
      <w:marRight w:val="0"/>
      <w:marTop w:val="0"/>
      <w:marBottom w:val="0"/>
      <w:divBdr>
        <w:top w:val="none" w:sz="0" w:space="0" w:color="auto"/>
        <w:left w:val="none" w:sz="0" w:space="0" w:color="auto"/>
        <w:bottom w:val="none" w:sz="0" w:space="0" w:color="auto"/>
        <w:right w:val="none" w:sz="0" w:space="0" w:color="auto"/>
      </w:divBdr>
      <w:divsChild>
        <w:div w:id="2012104115">
          <w:marLeft w:val="0"/>
          <w:marRight w:val="0"/>
          <w:marTop w:val="0"/>
          <w:marBottom w:val="0"/>
          <w:divBdr>
            <w:top w:val="none" w:sz="0" w:space="0" w:color="auto"/>
            <w:left w:val="none" w:sz="0" w:space="0" w:color="auto"/>
            <w:bottom w:val="none" w:sz="0" w:space="0" w:color="auto"/>
            <w:right w:val="none" w:sz="0" w:space="0" w:color="auto"/>
          </w:divBdr>
          <w:divsChild>
            <w:div w:id="208610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772453">
      <w:bodyDiv w:val="1"/>
      <w:marLeft w:val="0"/>
      <w:marRight w:val="0"/>
      <w:marTop w:val="0"/>
      <w:marBottom w:val="0"/>
      <w:divBdr>
        <w:top w:val="none" w:sz="0" w:space="0" w:color="auto"/>
        <w:left w:val="none" w:sz="0" w:space="0" w:color="auto"/>
        <w:bottom w:val="none" w:sz="0" w:space="0" w:color="auto"/>
        <w:right w:val="none" w:sz="0" w:space="0" w:color="auto"/>
      </w:divBdr>
    </w:div>
    <w:div w:id="823938133">
      <w:bodyDiv w:val="1"/>
      <w:marLeft w:val="0"/>
      <w:marRight w:val="0"/>
      <w:marTop w:val="0"/>
      <w:marBottom w:val="0"/>
      <w:divBdr>
        <w:top w:val="none" w:sz="0" w:space="0" w:color="auto"/>
        <w:left w:val="none" w:sz="0" w:space="0" w:color="auto"/>
        <w:bottom w:val="none" w:sz="0" w:space="0" w:color="auto"/>
        <w:right w:val="none" w:sz="0" w:space="0" w:color="auto"/>
      </w:divBdr>
    </w:div>
    <w:div w:id="1058748270">
      <w:bodyDiv w:val="1"/>
      <w:marLeft w:val="0"/>
      <w:marRight w:val="0"/>
      <w:marTop w:val="0"/>
      <w:marBottom w:val="0"/>
      <w:divBdr>
        <w:top w:val="none" w:sz="0" w:space="0" w:color="auto"/>
        <w:left w:val="none" w:sz="0" w:space="0" w:color="auto"/>
        <w:bottom w:val="none" w:sz="0" w:space="0" w:color="auto"/>
        <w:right w:val="none" w:sz="0" w:space="0" w:color="auto"/>
      </w:divBdr>
    </w:div>
    <w:div w:id="1161576741">
      <w:bodyDiv w:val="1"/>
      <w:marLeft w:val="0"/>
      <w:marRight w:val="0"/>
      <w:marTop w:val="0"/>
      <w:marBottom w:val="0"/>
      <w:divBdr>
        <w:top w:val="none" w:sz="0" w:space="0" w:color="auto"/>
        <w:left w:val="none" w:sz="0" w:space="0" w:color="auto"/>
        <w:bottom w:val="none" w:sz="0" w:space="0" w:color="auto"/>
        <w:right w:val="none" w:sz="0" w:space="0" w:color="auto"/>
      </w:divBdr>
    </w:div>
    <w:div w:id="1255892922">
      <w:bodyDiv w:val="1"/>
      <w:marLeft w:val="0"/>
      <w:marRight w:val="0"/>
      <w:marTop w:val="0"/>
      <w:marBottom w:val="0"/>
      <w:divBdr>
        <w:top w:val="none" w:sz="0" w:space="0" w:color="auto"/>
        <w:left w:val="none" w:sz="0" w:space="0" w:color="auto"/>
        <w:bottom w:val="none" w:sz="0" w:space="0" w:color="auto"/>
        <w:right w:val="none" w:sz="0" w:space="0" w:color="auto"/>
      </w:divBdr>
    </w:div>
    <w:div w:id="1442066506">
      <w:bodyDiv w:val="1"/>
      <w:marLeft w:val="0"/>
      <w:marRight w:val="0"/>
      <w:marTop w:val="0"/>
      <w:marBottom w:val="0"/>
      <w:divBdr>
        <w:top w:val="none" w:sz="0" w:space="0" w:color="auto"/>
        <w:left w:val="none" w:sz="0" w:space="0" w:color="auto"/>
        <w:bottom w:val="none" w:sz="0" w:space="0" w:color="auto"/>
        <w:right w:val="none" w:sz="0" w:space="0" w:color="auto"/>
      </w:divBdr>
      <w:divsChild>
        <w:div w:id="2146310288">
          <w:marLeft w:val="0"/>
          <w:marRight w:val="0"/>
          <w:marTop w:val="0"/>
          <w:marBottom w:val="0"/>
          <w:divBdr>
            <w:top w:val="none" w:sz="0" w:space="0" w:color="auto"/>
            <w:left w:val="none" w:sz="0" w:space="0" w:color="auto"/>
            <w:bottom w:val="none" w:sz="0" w:space="0" w:color="auto"/>
            <w:right w:val="none" w:sz="0" w:space="0" w:color="auto"/>
          </w:divBdr>
          <w:divsChild>
            <w:div w:id="12631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06202">
      <w:bodyDiv w:val="1"/>
      <w:marLeft w:val="0"/>
      <w:marRight w:val="0"/>
      <w:marTop w:val="0"/>
      <w:marBottom w:val="0"/>
      <w:divBdr>
        <w:top w:val="none" w:sz="0" w:space="0" w:color="auto"/>
        <w:left w:val="none" w:sz="0" w:space="0" w:color="auto"/>
        <w:bottom w:val="none" w:sz="0" w:space="0" w:color="auto"/>
        <w:right w:val="none" w:sz="0" w:space="0" w:color="auto"/>
      </w:divBdr>
    </w:div>
    <w:div w:id="1606307832">
      <w:bodyDiv w:val="1"/>
      <w:marLeft w:val="0"/>
      <w:marRight w:val="0"/>
      <w:marTop w:val="0"/>
      <w:marBottom w:val="0"/>
      <w:divBdr>
        <w:top w:val="none" w:sz="0" w:space="0" w:color="auto"/>
        <w:left w:val="none" w:sz="0" w:space="0" w:color="auto"/>
        <w:bottom w:val="none" w:sz="0" w:space="0" w:color="auto"/>
        <w:right w:val="none" w:sz="0" w:space="0" w:color="auto"/>
      </w:divBdr>
    </w:div>
    <w:div w:id="1861042680">
      <w:bodyDiv w:val="1"/>
      <w:marLeft w:val="0"/>
      <w:marRight w:val="0"/>
      <w:marTop w:val="0"/>
      <w:marBottom w:val="0"/>
      <w:divBdr>
        <w:top w:val="none" w:sz="0" w:space="0" w:color="auto"/>
        <w:left w:val="none" w:sz="0" w:space="0" w:color="auto"/>
        <w:bottom w:val="none" w:sz="0" w:space="0" w:color="auto"/>
        <w:right w:val="none" w:sz="0" w:space="0" w:color="auto"/>
      </w:divBdr>
    </w:div>
    <w:div w:id="206969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fe21</b:Tag>
    <b:SourceType>InternetSite</b:SourceType>
    <b:Guid>{44EDDC46-4BC3-437F-8D7E-892C6D79424F}</b:Guid>
    <b:Title>Apa itu GUI? Mengenal Pengertian GUI (Graphical User Interface)</b:Title>
    <b:Year>2021</b:Year>
    <b:Author>
      <b:Author>
        <b:NameList>
          <b:Person>
            <b:Last>Efendi</b:Last>
          </b:Person>
        </b:NameList>
      </b:Author>
    </b:Author>
    <b:ProductionCompany>Nesabamedia</b:ProductionCompany>
    <b:Month>Januari</b:Month>
    <b:Day>1</b:Day>
    <b:YearAccessed>2022</b:YearAccessed>
    <b:MonthAccessed>April</b:MonthAccessed>
    <b:DayAccessed>14</b:DayAccessed>
    <b:URL>https://www.nesabamedia.com/gui-graphical-user-interface/</b:URL>
    <b:RefOrder>1</b:RefOrder>
  </b:Source>
</b:Sources>
</file>

<file path=customXml/itemProps1.xml><?xml version="1.0" encoding="utf-8"?>
<ds:datastoreItem xmlns:ds="http://schemas.openxmlformats.org/officeDocument/2006/customXml" ds:itemID="{5B1619B3-69EF-44CE-ADD8-F9A670A13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4</TotalTime>
  <Pages>18</Pages>
  <Words>10577</Words>
  <Characters>60290</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han Devara</dc:creator>
  <cp:keywords/>
  <dc:description/>
  <cp:lastModifiedBy>Reyhan Devara</cp:lastModifiedBy>
  <cp:revision>330</cp:revision>
  <cp:lastPrinted>2023-03-01T00:41:00Z</cp:lastPrinted>
  <dcterms:created xsi:type="dcterms:W3CDTF">2022-11-12T11:01:00Z</dcterms:created>
  <dcterms:modified xsi:type="dcterms:W3CDTF">2023-03-0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6eccbfa-91a1-3dba-ae07-92162ebc12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